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6BBAB724" w:rsidR="00092F07" w:rsidRDefault="007A367B" w:rsidP="00AA2511">
      <w:pPr>
        <w:jc w:val="center"/>
      </w:pPr>
      <w:r>
        <w:t>Aquaponics Handbook: A</w:t>
      </w:r>
      <w:r w:rsidR="008E5F1B">
        <w:t xml:space="preserve"> </w:t>
      </w:r>
      <w:r w:rsidR="001C1F41">
        <w:t xml:space="preserve">Deep Convolutional Neural Network </w:t>
      </w:r>
      <w:r w:rsidR="003608D2">
        <w:t>helper tool</w:t>
      </w:r>
      <w:r>
        <w:t xml:space="preserve"> for</w:t>
      </w:r>
      <w:r w:rsidR="00AC63AF">
        <w:t xml:space="preserve"> </w:t>
      </w:r>
      <w:r w:rsidR="008E5F1B">
        <w:t>A</w:t>
      </w:r>
      <w:r>
        <w:t>quaponics</w:t>
      </w:r>
    </w:p>
    <w:p w14:paraId="679A4169" w14:textId="7DED7CD6" w:rsidR="00092F07" w:rsidRDefault="00092F07" w:rsidP="008E0BBB">
      <w:pPr>
        <w:jc w:val="center"/>
      </w:pPr>
      <w:r>
        <w:t>Introduction</w:t>
      </w:r>
    </w:p>
    <w:p w14:paraId="0E99AD0C" w14:textId="0B69581B" w:rsidR="0090649A" w:rsidRPr="0090649A" w:rsidRDefault="00E477C6" w:rsidP="006F1667">
      <w:r>
        <w:t xml:space="preserve">Aquaponics is a typical bio-integrated method of production that links the </w:t>
      </w:r>
      <w:r w:rsidR="00484E9D">
        <w:t>cyclic nature of</w:t>
      </w:r>
      <w:r>
        <w:t xml:space="preserve"> aquaculture with hydroponic</w:t>
      </w:r>
      <w:r w:rsidR="00484E9D">
        <w:t>s,</w:t>
      </w:r>
      <w:r>
        <w:t xml:space="preserve"> </w:t>
      </w:r>
      <w:r w:rsidR="000F559A">
        <w:t>which</w:t>
      </w:r>
      <w:r w:rsidR="00D55082">
        <w:t xml:space="preserve"> shares </w:t>
      </w:r>
      <w:r>
        <w:t>a sustainable agricultur</w:t>
      </w:r>
      <w:r w:rsidR="00484E9D">
        <w:t>al</w:t>
      </w:r>
      <w:r>
        <w:t xml:space="preserve"> system </w:t>
      </w:r>
      <w:r>
        <w:fldChar w:fldCharType="begin"/>
      </w:r>
      <w:r w:rsidR="00AB6B62">
        <w:instrText xml:space="preserve"> ADDIN ZOTERO_ITEM CSL_CITATION {"citationID":"G1sPdi0U","properties":{"formattedCitation":"(Panigrahi et al., 2016)","plainCitation":"(Panigrahi et al., 2016)","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fldChar w:fldCharType="separate"/>
      </w:r>
      <w:r w:rsidR="00AB6B62" w:rsidRPr="00AB6B62">
        <w:rPr>
          <w:rFonts w:ascii="Calibri" w:hAnsi="Calibri" w:cs="Calibri"/>
        </w:rPr>
        <w:t>(Panigrahi et al., 2016)</w:t>
      </w:r>
      <w:r>
        <w:fldChar w:fldCharType="end"/>
      </w:r>
      <w:r>
        <w:t>. It merges fish cultivation</w:t>
      </w:r>
      <w:r w:rsidR="00484E9D">
        <w:t>(aquaculture)</w:t>
      </w:r>
      <w:r>
        <w:t xml:space="preserve"> and plant farming</w:t>
      </w:r>
      <w:r w:rsidR="00484E9D">
        <w:t>(hydroponics)</w:t>
      </w:r>
      <w:r w:rsidR="00CF61C8">
        <w:t>,</w:t>
      </w:r>
      <w:r>
        <w:t xml:space="preserve"> without the presence of soil </w:t>
      </w:r>
      <w:r w:rsidR="00D55082">
        <w:t>at the base of the setup</w:t>
      </w:r>
      <w:r>
        <w:t xml:space="preserve">. </w:t>
      </w:r>
      <w:r w:rsidR="00D55082">
        <w:t>The mechanism</w:t>
      </w:r>
      <w:r>
        <w:t xml:space="preserve"> works by combining these two </w:t>
      </w:r>
      <w:r w:rsidR="000E00E1">
        <w:t>agricultural sciences</w:t>
      </w:r>
      <w:r>
        <w:t xml:space="preserve"> to sustain the </w:t>
      </w:r>
      <w:r w:rsidR="000E00E1">
        <w:t>recirculating</w:t>
      </w:r>
      <w:r>
        <w:t xml:space="preserve"> system by natural biological cycles (nitrification) to supply nitrogen and reduce water inputs </w:t>
      </w:r>
      <w:r w:rsidR="000F559A">
        <w:t>together</w:t>
      </w:r>
      <w:r>
        <w:t xml:space="preserve"> with the non-renewable fertilizers </w:t>
      </w:r>
      <w:r>
        <w:fldChar w:fldCharType="begin"/>
      </w:r>
      <w:r w:rsidR="00AB6B62">
        <w:instrText xml:space="preserve"> ADDIN ZOTERO_ITEM CSL_CITATION {"citationID":"bzkbgDpE","properties":{"formattedCitation":"(Tyson, n.d.)","plainCitation":"(Tyson, n.d.)","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fldChar w:fldCharType="separate"/>
      </w:r>
      <w:r w:rsidR="00AB6B62" w:rsidRPr="00AB6B62">
        <w:rPr>
          <w:rFonts w:ascii="Calibri" w:hAnsi="Calibri" w:cs="Calibri"/>
        </w:rPr>
        <w:t>(Tyson, n.d.)</w:t>
      </w:r>
      <w:r>
        <w:fldChar w:fldCharType="end"/>
      </w:r>
      <w:r>
        <w:t>.</w:t>
      </w:r>
      <w:r w:rsidR="00D55082">
        <w:t xml:space="preserve"> Several systems, techniques, design, scales and nomenclature within aquaponics have been developed throughout the years and it has already been commercialized and used in </w:t>
      </w:r>
      <w:r w:rsidR="000F559A">
        <w:t xml:space="preserve">many </w:t>
      </w:r>
      <w:r w:rsidR="00D55082">
        <w:t xml:space="preserve">scientific studies </w:t>
      </w:r>
      <w:r w:rsidR="00D55082">
        <w:fldChar w:fldCharType="begin"/>
      </w:r>
      <w:r w:rsidR="00AB6B62">
        <w:instrText xml:space="preserve"> ADDIN ZOTERO_ITEM CSL_CITATION {"citationID":"QkYjeQJf","properties":{"formattedCitation":"(Palm et al., 2018)","plainCitation":"(Palm et al., 2018)","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fldChar w:fldCharType="separate"/>
      </w:r>
      <w:r w:rsidR="00AB6B62" w:rsidRPr="00AB6B62">
        <w:rPr>
          <w:rFonts w:ascii="Calibri" w:hAnsi="Calibri" w:cs="Calibri"/>
        </w:rPr>
        <w:t>(Palm et al., 2018)</w:t>
      </w:r>
      <w:r w:rsidR="00D55082">
        <w:fldChar w:fldCharType="end"/>
      </w:r>
      <w:r w:rsidR="00D55082">
        <w:t>.</w:t>
      </w:r>
    </w:p>
    <w:p w14:paraId="0FC5633C" w14:textId="7A1FDF44" w:rsidR="00E477C6" w:rsidRDefault="0090649A" w:rsidP="006F1667">
      <w:pPr>
        <w:rPr>
          <w:color w:val="221E1F"/>
        </w:rPr>
      </w:pPr>
      <w:r w:rsidRPr="0090649A">
        <w:rPr>
          <w:color w:val="221E1F"/>
        </w:rPr>
        <w:t>Producing plants hydroponically and farming fish using aqua</w:t>
      </w:r>
      <w:r w:rsidRPr="0090649A">
        <w:rPr>
          <w:color w:val="221E1F"/>
        </w:rPr>
        <w:softHyphen/>
        <w:t xml:space="preserve">culture </w:t>
      </w:r>
      <w:r w:rsidR="00484E9D">
        <w:rPr>
          <w:color w:val="221E1F"/>
        </w:rPr>
        <w:t>requires</w:t>
      </w:r>
      <w:r>
        <w:rPr>
          <w:color w:val="221E1F"/>
        </w:rPr>
        <w:t xml:space="preserve"> special methodologies to </w:t>
      </w:r>
      <w:r w:rsidR="00484E9D">
        <w:rPr>
          <w:color w:val="221E1F"/>
        </w:rPr>
        <w:t>make sure that the</w:t>
      </w:r>
      <w:r>
        <w:rPr>
          <w:color w:val="221E1F"/>
        </w:rPr>
        <w:t xml:space="preserve"> </w:t>
      </w:r>
      <w:r w:rsidR="00484E9D">
        <w:rPr>
          <w:color w:val="221E1F"/>
        </w:rPr>
        <w:t xml:space="preserve">respective </w:t>
      </w:r>
      <w:r>
        <w:rPr>
          <w:color w:val="221E1F"/>
        </w:rPr>
        <w:t>system</w:t>
      </w:r>
      <w:r w:rsidR="00484E9D">
        <w:rPr>
          <w:color w:val="221E1F"/>
        </w:rPr>
        <w:t>s</w:t>
      </w:r>
      <w:r>
        <w:rPr>
          <w:color w:val="221E1F"/>
        </w:rPr>
        <w:t xml:space="preserve"> </w:t>
      </w:r>
      <w:r w:rsidR="00484E9D">
        <w:rPr>
          <w:color w:val="221E1F"/>
        </w:rPr>
        <w:t xml:space="preserve">are </w:t>
      </w:r>
      <w:r w:rsidR="00822F50">
        <w:rPr>
          <w:color w:val="221E1F"/>
        </w:rPr>
        <w:t xml:space="preserve">implemented and </w:t>
      </w:r>
      <w:r w:rsidR="00484E9D">
        <w:rPr>
          <w:color w:val="221E1F"/>
        </w:rPr>
        <w:t xml:space="preserve">managed </w:t>
      </w:r>
      <w:r>
        <w:rPr>
          <w:color w:val="221E1F"/>
        </w:rPr>
        <w:t xml:space="preserve">properly </w:t>
      </w:r>
      <w:r>
        <w:rPr>
          <w:color w:val="221E1F"/>
        </w:rPr>
        <w:fldChar w:fldCharType="begin"/>
      </w:r>
      <w:r w:rsidR="00AB6B62">
        <w:rPr>
          <w:color w:val="221E1F"/>
        </w:rPr>
        <w:instrText xml:space="preserve"> ADDIN ZOTERO_ITEM CSL_CITATION {"citationID":"SbuPca1O","properties":{"formattedCitation":"(Tyson, n.d.)","plainCitation":"(Tyson, n.d.)","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Pr>
          <w:color w:val="221E1F"/>
        </w:rPr>
        <w:fldChar w:fldCharType="separate"/>
      </w:r>
      <w:r w:rsidR="00AB6B62" w:rsidRPr="00AB6B62">
        <w:rPr>
          <w:rFonts w:ascii="Calibri" w:hAnsi="Calibri" w:cs="Calibri"/>
        </w:rPr>
        <w:t>(Tyson, n.d.)</w:t>
      </w:r>
      <w:r>
        <w:rPr>
          <w:color w:val="221E1F"/>
        </w:rPr>
        <w:fldChar w:fldCharType="end"/>
      </w:r>
      <w:r w:rsidRPr="0090649A">
        <w:rPr>
          <w:color w:val="221E1F"/>
        </w:rPr>
        <w:t>.</w:t>
      </w:r>
      <w:r>
        <w:rPr>
          <w:color w:val="221E1F"/>
        </w:rPr>
        <w:t xml:space="preserve"> The complexity of each system models </w:t>
      </w:r>
      <w:r w:rsidR="00CF61C8">
        <w:rPr>
          <w:color w:val="221E1F"/>
        </w:rPr>
        <w:t>is proportional to</w:t>
      </w:r>
      <w:r>
        <w:rPr>
          <w:color w:val="221E1F"/>
        </w:rPr>
        <w:t xml:space="preserve"> </w:t>
      </w:r>
      <w:r w:rsidR="00CF61C8">
        <w:rPr>
          <w:color w:val="221E1F"/>
        </w:rPr>
        <w:t xml:space="preserve">the parameters being considered and monitored across varying scales and purpose of implementation. Problems may occur when these parameters do not align with the acceptable thresholds </w:t>
      </w:r>
      <w:r w:rsidR="00901BB1">
        <w:rPr>
          <w:color w:val="221E1F"/>
        </w:rPr>
        <w:t xml:space="preserve">that were </w:t>
      </w:r>
      <w:r w:rsidR="00822F50">
        <w:rPr>
          <w:color w:val="221E1F"/>
        </w:rPr>
        <w:t>initially set</w:t>
      </w:r>
      <w:r w:rsidR="00CF61C8">
        <w:rPr>
          <w:color w:val="221E1F"/>
        </w:rPr>
        <w:t xml:space="preserve"> or external factor</w:t>
      </w:r>
      <w:r w:rsidR="00901BB1">
        <w:rPr>
          <w:color w:val="221E1F"/>
        </w:rPr>
        <w:t>s</w:t>
      </w:r>
      <w:r w:rsidR="00CF61C8">
        <w:rPr>
          <w:color w:val="221E1F"/>
        </w:rPr>
        <w:t xml:space="preserve"> like</w:t>
      </w:r>
      <w:r w:rsidR="00901BB1">
        <w:rPr>
          <w:color w:val="221E1F"/>
        </w:rPr>
        <w:t xml:space="preserve"> the</w:t>
      </w:r>
      <w:r w:rsidR="00CF61C8">
        <w:rPr>
          <w:color w:val="221E1F"/>
        </w:rPr>
        <w:t xml:space="preserve"> presence of disease-causing agents for the crops </w:t>
      </w:r>
      <w:r w:rsidR="00E7552D">
        <w:rPr>
          <w:color w:val="221E1F"/>
        </w:rPr>
        <w:t>and</w:t>
      </w:r>
      <w:r w:rsidR="00CF61C8">
        <w:rPr>
          <w:color w:val="221E1F"/>
        </w:rPr>
        <w:t xml:space="preserve"> unwanted chemicals in the water</w:t>
      </w:r>
      <w:r w:rsidR="00822F50">
        <w:rPr>
          <w:color w:val="221E1F"/>
        </w:rPr>
        <w:t>s are seen upon the actual implementatio</w:t>
      </w:r>
      <w:r w:rsidR="000F559A">
        <w:rPr>
          <w:color w:val="221E1F"/>
        </w:rPr>
        <w:t>n</w:t>
      </w:r>
      <w:r w:rsidR="00CF61C8">
        <w:rPr>
          <w:color w:val="221E1F"/>
        </w:rPr>
        <w:t xml:space="preserve">. </w:t>
      </w:r>
      <w:r w:rsidR="00CF61C8" w:rsidRPr="00CF61C8">
        <w:rPr>
          <w:color w:val="221E1F"/>
        </w:rPr>
        <w:t xml:space="preserve">In the real world, it is very difficult for fish farmers to </w:t>
      </w:r>
      <w:r w:rsidR="000F559A">
        <w:rPr>
          <w:color w:val="221E1F"/>
        </w:rPr>
        <w:t>recommend</w:t>
      </w:r>
      <w:r w:rsidR="00CF61C8" w:rsidRPr="00CF61C8">
        <w:rPr>
          <w:color w:val="221E1F"/>
        </w:rPr>
        <w:t xml:space="preserve"> the perfect fish species for aquaculture in a specific aqu</w:t>
      </w:r>
      <w:r w:rsidR="000F559A">
        <w:rPr>
          <w:color w:val="221E1F"/>
        </w:rPr>
        <w:t>aponics system</w:t>
      </w:r>
      <w:r w:rsidR="00CF61C8">
        <w:rPr>
          <w:color w:val="221E1F"/>
        </w:rPr>
        <w:t xml:space="preserve"> </w:t>
      </w:r>
      <w:r w:rsidR="00CF61C8">
        <w:rPr>
          <w:color w:val="221E1F"/>
        </w:rPr>
        <w:fldChar w:fldCharType="begin"/>
      </w:r>
      <w:r w:rsidR="00AB6B62">
        <w:rPr>
          <w:color w:val="221E1F"/>
        </w:rPr>
        <w:instrText xml:space="preserve"> ADDIN ZOTERO_ITEM CSL_CITATION {"citationID":"ilWLLYVt","properties":{"formattedCitation":"(Islam et al., 2021)","plainCitation":"(Islam et al., 2021)","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Pr>
          <w:color w:val="221E1F"/>
        </w:rPr>
        <w:fldChar w:fldCharType="separate"/>
      </w:r>
      <w:r w:rsidR="00AB6B62" w:rsidRPr="00AB6B62">
        <w:rPr>
          <w:rFonts w:ascii="Calibri" w:hAnsi="Calibri" w:cs="Calibri"/>
        </w:rPr>
        <w:t>(Islam et al., 2021)</w:t>
      </w:r>
      <w:r w:rsidR="00CF61C8">
        <w:rPr>
          <w:color w:val="221E1F"/>
        </w:rPr>
        <w:fldChar w:fldCharType="end"/>
      </w:r>
      <w:r w:rsidR="00CF61C8" w:rsidRPr="00CF61C8">
        <w:rPr>
          <w:color w:val="221E1F"/>
        </w:rPr>
        <w:t>.</w:t>
      </w:r>
      <w:r w:rsidR="00CF61C8">
        <w:rPr>
          <w:color w:val="221E1F"/>
        </w:rPr>
        <w:t xml:space="preserve"> Land farmers </w:t>
      </w:r>
      <w:r w:rsidR="000F559A">
        <w:rPr>
          <w:color w:val="221E1F"/>
        </w:rPr>
        <w:t>may also be unfamiliar with the merger since growing crops through a land-based system is significantly different compared to an aquaponics environment</w:t>
      </w:r>
      <w:r w:rsidR="00CF61C8">
        <w:rPr>
          <w:color w:val="221E1F"/>
        </w:rPr>
        <w:t>.</w:t>
      </w:r>
      <w:r w:rsidR="00DF074F">
        <w:rPr>
          <w:color w:val="221E1F"/>
        </w:rPr>
        <w:t xml:space="preserve"> Whatever the case may</w:t>
      </w:r>
      <w:r w:rsidR="00901BB1">
        <w:rPr>
          <w:color w:val="221E1F"/>
        </w:rPr>
        <w:t xml:space="preserve"> </w:t>
      </w:r>
      <w:r w:rsidR="00DF074F">
        <w:rPr>
          <w:color w:val="221E1F"/>
        </w:rPr>
        <w:t xml:space="preserve">be, investing into the production of an aquaponic system whether home-based or commercialized, is an expensive and risky venture if </w:t>
      </w:r>
      <w:r w:rsidR="00933EB8">
        <w:rPr>
          <w:color w:val="221E1F"/>
        </w:rPr>
        <w:t>n</w:t>
      </w:r>
      <w:r w:rsidR="00DF074F">
        <w:rPr>
          <w:color w:val="221E1F"/>
        </w:rPr>
        <w:t>ot equipped with the necessary guides and practices to not just make it work properly, but also sustainably maintaining its mechanisms.</w:t>
      </w:r>
    </w:p>
    <w:p w14:paraId="6C088E55" w14:textId="66B40574" w:rsidR="00D173C6" w:rsidRPr="00D173C6" w:rsidRDefault="00D173C6" w:rsidP="006F1667">
      <w:r>
        <w:t xml:space="preserve">Within the emergence of IoT based smart systems and the advancements </w:t>
      </w:r>
      <w:r w:rsidR="000F559A">
        <w:t>in Artificial Intelligence</w:t>
      </w:r>
      <w:r>
        <w:t xml:space="preserve">, </w:t>
      </w:r>
      <w:r w:rsidR="000F559A">
        <w:t xml:space="preserve">more </w:t>
      </w:r>
      <w: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t>Machine Learning and</w:t>
      </w:r>
      <w:r>
        <w:t xml:space="preserve"> automation </w:t>
      </w:r>
      <w:r>
        <w:fldChar w:fldCharType="begin"/>
      </w:r>
      <w:r>
        <w:instrText xml:space="preserve"> ADDIN ZOTERO_ITEM CSL_CITATION {"citationID":"tz6JtRDe","properties":{"formattedCitation":"(Shrivastava et al., 2019)","plainCitation":"(Shrivastava et al., 2019)","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fldChar w:fldCharType="separate"/>
      </w:r>
      <w:r w:rsidRPr="00AB6B62">
        <w:rPr>
          <w:rFonts w:ascii="Calibri" w:hAnsi="Calibri" w:cs="Calibri"/>
        </w:rPr>
        <w:t>(Shrivastava et al., 2019)</w:t>
      </w:r>
      <w:r>
        <w:fldChar w:fldCharType="end"/>
      </w:r>
      <w: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t xml:space="preserve"> </w:t>
      </w:r>
      <w:r w:rsidR="00711B81">
        <w:fldChar w:fldCharType="begin"/>
      </w:r>
      <w:r w:rsidR="000B4A25">
        <w:instrText xml:space="preserve"> ADDIN ZOTERO_ITEM CSL_CITATION {"citationID":"WB6OeRmL","properties":{"formattedCitation":"(Dilmi &amp; Ladjal, 2021; Islam et al., 2021; Kamilaris &amp; Prenafeta-Bold\\uc0\\u250{}, 2018; Paymode &amp; Malode, 2022; Shrivastava et al., 2019)","plainCitation":"(Dilmi &amp; Ladjal, 2021; Islam et al., 2021; Kamilaris &amp; Prenafeta-Boldú, 2018; Paymode &amp; Malode, 2022; Shrivastava et al., 2019)","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fldChar w:fldCharType="separate"/>
      </w:r>
      <w:r w:rsidR="000B4A25" w:rsidRPr="000B4A25">
        <w:rPr>
          <w:rFonts w:ascii="Calibri" w:hAnsi="Calibri" w:cs="Calibri"/>
          <w:szCs w:val="24"/>
        </w:rPr>
        <w:t>(Dilmi &amp; Ladjal, 2021; Islam et al., 2021; Kamilaris &amp; Prenafeta-Boldú, 2018; Paymode &amp; Malode, 2022; Shrivastava et al., 2019)</w:t>
      </w:r>
      <w:r w:rsidR="00711B81">
        <w:fldChar w:fldCharType="end"/>
      </w:r>
      <w:r>
        <w:t xml:space="preserve">. Although both these fields share many common intersection with aquaponics, the implementation and scale are relatively different. In a general view, aquaponics encompasses both these fields and merges them to create a feedback and two player system that enables survival of various living agents within the model </w:t>
      </w:r>
      <w:r>
        <w:fldChar w:fldCharType="begin"/>
      </w:r>
      <w:r>
        <w:instrText xml:space="preserve"> ADDIN ZOTERO_ITEM CSL_CITATION {"citationID":"p5ljzJpH","properties":{"formattedCitation":"(Karimanzira et al., 2021)","plainCitation":"(Karimanzira et al., 2021)","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fldChar w:fldCharType="separate"/>
      </w:r>
      <w:r w:rsidRPr="00AB6B62">
        <w:rPr>
          <w:rFonts w:ascii="Calibri" w:hAnsi="Calibri" w:cs="Calibri"/>
        </w:rPr>
        <w:t>(Karimanzira et al., 2021)</w:t>
      </w:r>
      <w:r>
        <w:fldChar w:fldCharType="end"/>
      </w:r>
      <w:r>
        <w:t xml:space="preserve">. </w:t>
      </w:r>
    </w:p>
    <w:p w14:paraId="2E2B480C" w14:textId="1204ACBE" w:rsidR="000F72BC" w:rsidRDefault="000F72BC" w:rsidP="006F1667">
      <w:r>
        <w:rPr>
          <w:color w:val="221E1F"/>
        </w:rPr>
        <w:t xml:space="preserve">Proper recommendations and guidelines for aquaponic farming are still lacking and requires more research investments focusing on possible production systems </w:t>
      </w:r>
      <w:r w:rsidRPr="000F72BC">
        <w:rPr>
          <w:color w:val="221E1F"/>
        </w:rPr>
        <w:t>(type of fish × type of plant × densities × filtration system × hydroponic system × aquaculture system)</w:t>
      </w:r>
      <w:r>
        <w:rPr>
          <w:color w:val="221E1F"/>
        </w:rPr>
        <w:t xml:space="preserve"> and different varieties of crops </w:t>
      </w:r>
      <w:r>
        <w:rPr>
          <w:color w:val="221E1F"/>
        </w:rPr>
        <w:fldChar w:fldCharType="begin"/>
      </w:r>
      <w:r w:rsidR="00AB6B62">
        <w:rPr>
          <w:color w:val="221E1F"/>
        </w:rPr>
        <w:instrText xml:space="preserve"> ADDIN ZOTERO_ITEM CSL_CITATION {"citationID":"TN6oFeTg","properties":{"formattedCitation":"(Tyson, n.d.)","plainCitation":"(Tyson, n.d.)","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Pr>
          <w:color w:val="221E1F"/>
        </w:rPr>
        <w:fldChar w:fldCharType="separate"/>
      </w:r>
      <w:r w:rsidR="00AB6B62" w:rsidRPr="00AB6B62">
        <w:rPr>
          <w:rFonts w:ascii="Calibri" w:hAnsi="Calibri" w:cs="Calibri"/>
        </w:rPr>
        <w:t>(Tyson, n.d.)</w:t>
      </w:r>
      <w:r>
        <w:rPr>
          <w:color w:val="221E1F"/>
        </w:rPr>
        <w:fldChar w:fldCharType="end"/>
      </w:r>
      <w:r>
        <w:rPr>
          <w:color w:val="221E1F"/>
        </w:rPr>
        <w:t>.</w:t>
      </w:r>
      <w:r w:rsidR="00F5174B">
        <w:rPr>
          <w:color w:val="221E1F"/>
        </w:rPr>
        <w:t xml:space="preserve"> There are studies that integrate Internet of Things (IoT) devices within their aquaponic systems to gather data and make sense about the patterns that occur </w:t>
      </w:r>
      <w:r w:rsidR="00F5174B">
        <w:rPr>
          <w:color w:val="221E1F"/>
        </w:rPr>
        <w:fldChar w:fldCharType="begin"/>
      </w:r>
      <w:r w:rsidR="00AB6B62">
        <w:rPr>
          <w:color w:val="221E1F"/>
        </w:rPr>
        <w:instrText xml:space="preserve"> ADDIN ZOTERO_ITEM CSL_CITATION {"citationID":"9C5NgJNM","properties":{"formattedCitation":"(Arvind et al., 2020)","plainCitation":"(Arvind et al., 202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Pr>
          <w:color w:val="221E1F"/>
        </w:rPr>
        <w:fldChar w:fldCharType="separate"/>
      </w:r>
      <w:r w:rsidR="00AB6B62" w:rsidRPr="00AB6B62">
        <w:rPr>
          <w:rFonts w:ascii="Calibri" w:hAnsi="Calibri" w:cs="Calibri"/>
        </w:rPr>
        <w:t>(Arvind et al., 2020)</w:t>
      </w:r>
      <w:r w:rsidR="00F5174B">
        <w:rPr>
          <w:color w:val="221E1F"/>
        </w:rPr>
        <w:fldChar w:fldCharType="end"/>
      </w:r>
      <w:r w:rsidR="00F5174B">
        <w:rPr>
          <w:color w:val="221E1F"/>
        </w:rPr>
        <w:t>.</w:t>
      </w:r>
      <w:r w:rsidR="0043763E">
        <w:rPr>
          <w:color w:val="221E1F"/>
        </w:rPr>
        <w:t xml:space="preserve"> </w:t>
      </w:r>
      <w:r w:rsidR="00AC63AF">
        <w:rPr>
          <w:color w:val="221E1F"/>
        </w:rPr>
        <w:t xml:space="preserve">This intersection is commonly referred as “smart aquaponics” where data and information are core elements.  </w:t>
      </w:r>
      <w:r w:rsidR="0043763E">
        <w:rPr>
          <w:color w:val="221E1F"/>
        </w:rPr>
        <w:t xml:space="preserve">However, </w:t>
      </w:r>
      <w:r w:rsidR="0043763E">
        <w:rPr>
          <w:color w:val="221E1F"/>
        </w:rPr>
        <w:lastRenderedPageBreak/>
        <w:t>measured data are oftentimes affected by complicated environmental factors that are usually nonlinear and various, which increases the complexity and difficulty of maintaining an accurate control system</w:t>
      </w:r>
      <w:r w:rsidR="00AC63AF">
        <w:rPr>
          <w:color w:val="221E1F"/>
        </w:rPr>
        <w:t xml:space="preserve"> </w:t>
      </w:r>
      <w:r w:rsidR="00AC63AF">
        <w:rPr>
          <w:color w:val="221E1F"/>
        </w:rPr>
        <w:fldChar w:fldCharType="begin"/>
      </w:r>
      <w:r w:rsidR="00AB6B62">
        <w:rPr>
          <w:color w:val="221E1F"/>
        </w:rPr>
        <w:instrText xml:space="preserve"> ADDIN ZOTERO_ITEM CSL_CITATION {"citationID":"3MLSzdFm","properties":{"formattedCitation":"(Yang et al., 2021)","plainCitation":"(Yang et al., 202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Pr>
          <w:color w:val="221E1F"/>
        </w:rPr>
        <w:fldChar w:fldCharType="separate"/>
      </w:r>
      <w:r w:rsidR="00AB6B62" w:rsidRPr="00AB6B62">
        <w:rPr>
          <w:rFonts w:ascii="Calibri" w:hAnsi="Calibri" w:cs="Calibri"/>
        </w:rPr>
        <w:t>(Yang et al., 2021)</w:t>
      </w:r>
      <w:r w:rsidR="00AC63AF">
        <w:rPr>
          <w:color w:val="221E1F"/>
        </w:rPr>
        <w:fldChar w:fldCharType="end"/>
      </w:r>
      <w:r w:rsidR="0043763E">
        <w:rPr>
          <w:color w:val="221E1F"/>
        </w:rPr>
        <w:t>.</w:t>
      </w:r>
      <w:r w:rsidR="00AC63AF">
        <w:rPr>
          <w:color w:val="221E1F"/>
        </w:rPr>
        <w:t xml:space="preserve"> The massive amount of data in smart aquaponics impose</w:t>
      </w:r>
      <w:r w:rsidR="00822F50">
        <w:rPr>
          <w:color w:val="221E1F"/>
        </w:rPr>
        <w:t>s</w:t>
      </w:r>
      <w:r w:rsidR="00AC63AF">
        <w:rPr>
          <w:color w:val="221E1F"/>
        </w:rPr>
        <w:t xml:space="preserve"> a variety of challenges, such as multiple sources, data inconsistencies, data volatilities, and</w:t>
      </w:r>
      <w:r w:rsidR="00901BB1">
        <w:rPr>
          <w:color w:val="221E1F"/>
        </w:rPr>
        <w:t xml:space="preserve"> structur</w:t>
      </w:r>
      <w:r w:rsidR="00822F50">
        <w:rPr>
          <w:color w:val="221E1F"/>
        </w:rPr>
        <w:t>al</w:t>
      </w:r>
      <w:r w:rsidR="00AC63AF">
        <w:rPr>
          <w:color w:val="221E1F"/>
        </w:rPr>
        <w:t xml:space="preserve"> complexit</w:t>
      </w:r>
      <w:r w:rsidR="000E00E1">
        <w:rPr>
          <w:color w:val="221E1F"/>
        </w:rPr>
        <w:t>ies</w:t>
      </w:r>
      <w:r w:rsidR="00AC63AF">
        <w:rPr>
          <w:color w:val="221E1F"/>
        </w:rPr>
        <w:t xml:space="preserve">. </w:t>
      </w:r>
      <w:r w:rsidR="008E5F1B">
        <w:rPr>
          <w:color w:val="221E1F"/>
        </w:rPr>
        <w:t>To find a way to convert this data into insights and imperatives, various sophisticated Machine Learning(ML)</w:t>
      </w:r>
      <w:r w:rsidR="00822F50">
        <w:rPr>
          <w:color w:val="221E1F"/>
        </w:rPr>
        <w:t xml:space="preserve"> algorithms</w:t>
      </w:r>
      <w:r w:rsidR="000E00E1">
        <w:rPr>
          <w:color w:val="221E1F"/>
        </w:rPr>
        <w:t xml:space="preserve"> are being used</w:t>
      </w:r>
      <w:r w:rsidR="00B2231C">
        <w:rPr>
          <w:color w:val="221E1F"/>
        </w:rPr>
        <w:t>. For image data</w:t>
      </w:r>
      <w:r w:rsidR="00901BB1">
        <w:rPr>
          <w:color w:val="221E1F"/>
        </w:rPr>
        <w:t>,</w:t>
      </w:r>
      <w:r w:rsidR="00B2231C">
        <w:rPr>
          <w:color w:val="221E1F"/>
        </w:rPr>
        <w:t xml:space="preserve"> for example</w:t>
      </w:r>
      <w:r w:rsidR="00901BB1">
        <w:rPr>
          <w:color w:val="221E1F"/>
        </w:rPr>
        <w:t>,</w:t>
      </w:r>
      <w:r w:rsidR="00B2231C">
        <w:rPr>
          <w:color w:val="221E1F"/>
        </w:rPr>
        <w:t xml:space="preserve"> </w:t>
      </w:r>
      <w:r w:rsidR="00B2231C" w:rsidRPr="00B2231C">
        <w:rPr>
          <w:color w:val="221E1F"/>
        </w:rPr>
        <w:t>D</w:t>
      </w:r>
      <w:r w:rsidR="00B2231C">
        <w:rPr>
          <w:color w:val="221E1F"/>
        </w:rPr>
        <w:t xml:space="preserve">eep </w:t>
      </w:r>
      <w:r w:rsidR="00B2231C" w:rsidRPr="00B2231C">
        <w:rPr>
          <w:color w:val="221E1F"/>
        </w:rPr>
        <w:t>L</w:t>
      </w:r>
      <w:r w:rsidR="00B2231C">
        <w:rPr>
          <w:color w:val="221E1F"/>
        </w:rPr>
        <w:t>earning</w:t>
      </w:r>
      <w:r w:rsidR="00901BB1">
        <w:rPr>
          <w:color w:val="221E1F"/>
        </w:rPr>
        <w:t xml:space="preserve"> can be utilized because it</w:t>
      </w:r>
      <w:r w:rsidR="00B2231C" w:rsidRPr="00B2231C">
        <w:rPr>
          <w:color w:val="221E1F"/>
        </w:rPr>
        <w:t xml:space="preserve"> involves multilevel data representations, from low to</w:t>
      </w:r>
      <w:r w:rsidR="00B2231C">
        <w:rPr>
          <w:color w:val="221E1F"/>
        </w:rPr>
        <w:t xml:space="preserve"> </w:t>
      </w:r>
      <w:r w:rsidR="00B2231C" w:rsidRPr="00B2231C">
        <w:rPr>
          <w:color w:val="221E1F"/>
        </w:rPr>
        <w:t>high</w:t>
      </w:r>
      <w:r w:rsidR="00B2231C">
        <w:rPr>
          <w:color w:val="221E1F"/>
        </w:rPr>
        <w:t xml:space="preserve"> </w:t>
      </w:r>
      <w:r w:rsidR="00B2231C" w:rsidRPr="00B2231C">
        <w:rPr>
          <w:color w:val="221E1F"/>
        </w:rPr>
        <w:t>levels, in which high-level features are built on the</w:t>
      </w:r>
      <w:r w:rsidR="00B2231C">
        <w:rPr>
          <w:color w:val="221E1F"/>
        </w:rPr>
        <w:t xml:space="preserve"> </w:t>
      </w:r>
      <w:r w:rsidR="00B2231C" w:rsidRPr="00B2231C">
        <w:rPr>
          <w:color w:val="221E1F"/>
        </w:rPr>
        <w:t>low-level features and carry rich semantic</w:t>
      </w:r>
      <w:r w:rsidR="00B2231C">
        <w:rPr>
          <w:color w:val="221E1F"/>
        </w:rPr>
        <w:t xml:space="preserve"> </w:t>
      </w:r>
      <w:r w:rsidR="00B2231C" w:rsidRPr="00B2231C">
        <w:rPr>
          <w:color w:val="221E1F"/>
        </w:rPr>
        <w:t>information that</w:t>
      </w:r>
      <w:r w:rsidR="00B2231C">
        <w:rPr>
          <w:color w:val="221E1F"/>
        </w:rPr>
        <w:t xml:space="preserve"> </w:t>
      </w:r>
      <w:r w:rsidR="00B2231C" w:rsidRPr="00B2231C">
        <w:rPr>
          <w:color w:val="221E1F"/>
        </w:rPr>
        <w:t>can be used to recognize and detect targets or objects in the</w:t>
      </w:r>
      <w:r w:rsidR="00B2231C">
        <w:rPr>
          <w:color w:val="221E1F"/>
        </w:rPr>
        <w:t xml:space="preserve"> </w:t>
      </w:r>
      <w:r w:rsidR="00B2231C" w:rsidRPr="00B2231C">
        <w:rPr>
          <w:color w:val="221E1F"/>
        </w:rPr>
        <w:t>image</w:t>
      </w:r>
      <w:r w:rsidR="00B2231C">
        <w:rPr>
          <w:color w:val="221E1F"/>
        </w:rPr>
        <w:t xml:space="preserve"> </w:t>
      </w:r>
      <w:r w:rsidR="00B2231C">
        <w:rPr>
          <w:color w:val="221E1F"/>
        </w:rPr>
        <w:fldChar w:fldCharType="begin"/>
      </w:r>
      <w:r w:rsidR="00AB6B62">
        <w:rPr>
          <w:color w:val="221E1F"/>
        </w:rPr>
        <w:instrText xml:space="preserve"> ADDIN ZOTERO_ITEM CSL_CITATION {"citationID":"weUYHKdP","properties":{"formattedCitation":"(Yang et al., 2021)","plainCitation":"(Yang et al., 202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Pr>
          <w:color w:val="221E1F"/>
        </w:rPr>
        <w:fldChar w:fldCharType="separate"/>
      </w:r>
      <w:r w:rsidR="00AB6B62" w:rsidRPr="00AB6B62">
        <w:rPr>
          <w:rFonts w:ascii="Calibri" w:hAnsi="Calibri" w:cs="Calibri"/>
        </w:rPr>
        <w:t>(Yang et al., 2021)</w:t>
      </w:r>
      <w:r w:rsidR="00B2231C">
        <w:rPr>
          <w:color w:val="221E1F"/>
        </w:rPr>
        <w:fldChar w:fldCharType="end"/>
      </w:r>
      <w:r w:rsidR="00B2231C" w:rsidRPr="00B2231C">
        <w:rPr>
          <w:color w:val="221E1F"/>
        </w:rPr>
        <w:t>.</w:t>
      </w:r>
      <w:r w:rsidR="00B2231C">
        <w:rPr>
          <w:color w:val="221E1F"/>
        </w:rPr>
        <w:t xml:space="preserve"> Deep Learning is commonly used </w:t>
      </w:r>
      <w:r w:rsidR="00822F50">
        <w:rPr>
          <w:color w:val="221E1F"/>
        </w:rPr>
        <w:t>together with other Machine learning models to makes sense of</w:t>
      </w:r>
      <w:r w:rsidR="00B2231C">
        <w:rPr>
          <w:color w:val="221E1F"/>
        </w:rPr>
        <w:t xml:space="preserve"> unstructured data like images or text. </w:t>
      </w:r>
      <w:r w:rsidR="00822F50">
        <w:rPr>
          <w:color w:val="221E1F"/>
        </w:rPr>
        <w:t>There are also other Machine Learning algorithms that</w:t>
      </w:r>
      <w:r w:rsidR="00B2231C">
        <w:rPr>
          <w:color w:val="221E1F"/>
        </w:rPr>
        <w:t xml:space="preserve"> can be used for structured or tabular datasets that can be utilized for regression or</w:t>
      </w:r>
      <w:r w:rsidR="00A07F58">
        <w:rPr>
          <w:color w:val="221E1F"/>
        </w:rPr>
        <w:t xml:space="preserve"> </w:t>
      </w:r>
      <w:r w:rsidR="00B2231C">
        <w:rPr>
          <w:color w:val="221E1F"/>
        </w:rPr>
        <w:t>classification problems</w:t>
      </w:r>
      <w:r w:rsidR="00822F50">
        <w:rPr>
          <w:color w:val="221E1F"/>
        </w:rPr>
        <w:t xml:space="preserve"> without the use of sophisticated Deep Learning techniques</w:t>
      </w:r>
      <w:r w:rsidR="00A07F58">
        <w:rPr>
          <w:color w:val="221E1F"/>
        </w:rPr>
        <w:t>.</w:t>
      </w:r>
      <w:r w:rsidR="00933EB8">
        <w:rPr>
          <w:color w:val="221E1F"/>
        </w:rPr>
        <w:t xml:space="preserve"> </w:t>
      </w:r>
      <w:r w:rsidR="00E442C7">
        <w:rPr>
          <w:color w:val="221E1F"/>
        </w:rPr>
        <w:t xml:space="preserve"> </w:t>
      </w:r>
      <w:r w:rsidR="00E442C7">
        <w:t>By combining IoT, Data Mining, Artificial Intelligence and Data Science, it is possible to create a framework or standard that would aid beginning agriculturists or the common people to implement their own aquaponics system.</w:t>
      </w:r>
    </w:p>
    <w:p w14:paraId="6D24E26A" w14:textId="605CB94B" w:rsidR="007B45E5" w:rsidRDefault="00CE134E" w:rsidP="006F1667">
      <w:r>
        <w:t xml:space="preserve">Transforming data from previously acquired analytics or creating an image classification deep learning algorithm </w:t>
      </w:r>
      <w:r w:rsidR="00CE53F2">
        <w:t xml:space="preserve">are just some of the possibilities that can be implemented through </w:t>
      </w:r>
      <w:r w:rsidR="00A30210">
        <w:t>Artificial Intelligence</w:t>
      </w:r>
      <w:r w:rsidR="00CE53F2">
        <w:t xml:space="preserve"> that would help non-experts of the field have a data-driven </w:t>
      </w:r>
      <w:r w:rsidR="00A30210">
        <w:t>decisions</w:t>
      </w:r>
      <w:r w:rsidR="00CE53F2">
        <w:t xml:space="preserve"> for implementing their own aquaponics system.</w:t>
      </w:r>
      <w:r w:rsidR="00E7552D">
        <w:t xml:space="preserve"> As of the writing of this paper, there are only handful of </w:t>
      </w:r>
      <w:r w:rsidR="00A30210">
        <w:t>AI</w:t>
      </w:r>
      <w:r w:rsidR="000E00E1">
        <w:t>-</w:t>
      </w:r>
      <w:r w:rsidR="00E7552D">
        <w:t xml:space="preserve">based papers that focuses solely on aquaponics and to the best of my knowledge, this is the first paper to provide a handbook for aquaponics covering several preliminaries using both </w:t>
      </w:r>
      <w:r w:rsidR="00A30210">
        <w:t>M</w:t>
      </w:r>
      <w:r w:rsidR="00E7552D">
        <w:t xml:space="preserve">achine </w:t>
      </w:r>
      <w:r w:rsidR="00A30210">
        <w:t>L</w:t>
      </w:r>
      <w:r w:rsidR="00E7552D">
        <w:t xml:space="preserve">earning and </w:t>
      </w:r>
      <w:r w:rsidR="00A30210">
        <w:t>Deep Learning</w:t>
      </w:r>
      <w:r w:rsidR="000E00E1">
        <w:t xml:space="preserve"> from the gathered datasets</w:t>
      </w:r>
      <w:r w:rsidR="00E7552D">
        <w:t xml:space="preserve">. </w:t>
      </w:r>
    </w:p>
    <w:p w14:paraId="2D6F233C" w14:textId="77777777" w:rsidR="000E00E1" w:rsidRDefault="000E00E1" w:rsidP="006F1667"/>
    <w:p w14:paraId="48102EBA" w14:textId="1BAA6BB8" w:rsidR="007B45E5" w:rsidRDefault="007B45E5" w:rsidP="008E0BBB">
      <w:pPr>
        <w:jc w:val="center"/>
      </w:pPr>
      <w:r>
        <w:t>Methodology</w:t>
      </w:r>
    </w:p>
    <w:p w14:paraId="778FA5C0" w14:textId="65252857" w:rsidR="00E93AD3" w:rsidRDefault="00F52A4A" w:rsidP="008F5720">
      <w:r>
        <w:t xml:space="preserve">The underlying step-by-step process </w:t>
      </w:r>
      <w:r w:rsidR="00D3406A">
        <w:t>followed</w:t>
      </w:r>
      <w:r>
        <w:t xml:space="preserve"> </w:t>
      </w:r>
      <w:r w:rsidR="00D3406A">
        <w:t>when</w:t>
      </w:r>
      <w:r>
        <w:t xml:space="preserve"> </w:t>
      </w:r>
      <w:r w:rsidR="00D3406A">
        <w:t>building</w:t>
      </w:r>
      <w:r>
        <w:t xml:space="preserve"> the machine learning models are presented on </w:t>
      </w:r>
      <w:r w:rsidR="008F5720">
        <w:t>Appendix 1</w:t>
      </w:r>
      <w:r>
        <w:t>.</w:t>
      </w:r>
      <w:r w:rsidR="008E0BBB">
        <w:t xml:space="preserve"> Th</w:t>
      </w:r>
      <w:r w:rsidR="00D3406A">
        <w:t>e processes within the</w:t>
      </w:r>
      <w:r w:rsidR="008E0BBB">
        <w:t xml:space="preserve"> workflows were </w:t>
      </w:r>
      <w:r w:rsidR="00D3406A">
        <w:t>thoroughly discussed and the models were specifically created</w:t>
      </w:r>
      <w:r w:rsidR="008E0BBB">
        <w:t xml:space="preserve"> </w:t>
      </w:r>
      <w:r w:rsidR="00D3406A">
        <w:t>for</w:t>
      </w:r>
      <w:r w:rsidR="008E0BBB">
        <w:t xml:space="preserve"> </w:t>
      </w:r>
      <w:r w:rsidR="00D3406A">
        <w:t>each respective</w:t>
      </w:r>
      <w:r w:rsidR="008E0BBB">
        <w:t xml:space="preserve"> </w:t>
      </w:r>
      <w:r w:rsidR="00A30210">
        <w:t>feature</w:t>
      </w:r>
      <w:r w:rsidR="008E0BBB">
        <w:t xml:space="preserve"> present at the Aquaponics Handbook website.</w:t>
      </w:r>
    </w:p>
    <w:p w14:paraId="1CFD3EE0" w14:textId="3E24E5F0" w:rsidR="00A3101A" w:rsidRDefault="00A3101A" w:rsidP="006F1667">
      <w:r>
        <w:t>The dataset</w:t>
      </w:r>
    </w:p>
    <w:p w14:paraId="6A8498EB" w14:textId="33015F6D" w:rsidR="00612F92" w:rsidRDefault="006453BA" w:rsidP="00DA5C2F">
      <w:r>
        <w:t xml:space="preserve">The varying datasets were all gathered from Kaggle.com. The largescale fish dataset was adapted from the </w:t>
      </w:r>
      <w:r w:rsidR="00777D35">
        <w:t>fish segmentation and classification study</w:t>
      </w:r>
      <w:r>
        <w:t xml:space="preserve"> by </w:t>
      </w:r>
      <w:proofErr w:type="spellStart"/>
      <w:r>
        <w:t>Ulucan</w:t>
      </w:r>
      <w:proofErr w:type="spellEnd"/>
      <w:r>
        <w:t>, et al. The dataset is composed of</w:t>
      </w:r>
      <w:r w:rsidR="00DA5C2F">
        <w:t xml:space="preserve"> raw</w:t>
      </w:r>
      <w:r>
        <w:t xml:space="preserve"> fish images separated through nine different classes namely: Black Sea Sprat, Gilt Head Beam, Horse Mackerel, Red Mullet, Red Sea Bream, Sea Bass, Shrimp, Striped Red Mullet, and Trout.</w:t>
      </w:r>
      <w:r w:rsidR="00DA5C2F">
        <w:t xml:space="preserve"> Images were collected via 2 different cameras, Kodak </w:t>
      </w:r>
      <w:proofErr w:type="spellStart"/>
      <w:r w:rsidR="00DA5C2F">
        <w:t>Easyshare</w:t>
      </w:r>
      <w:proofErr w:type="spellEnd"/>
      <w:r w:rsidR="00DA5C2F">
        <w:t xml:space="preserve"> Z650 and Samsung ST60. Therefore, the resolution of the images are 2832 x 2128, 1024 x 768, respectively </w:t>
      </w:r>
      <w:r w:rsidR="00DA5C2F">
        <w:fldChar w:fldCharType="begin"/>
      </w:r>
      <w:r w:rsidR="00AB6B62">
        <w:instrText xml:space="preserve"> ADDIN ZOTERO_ITEM CSL_CITATION {"citationID":"Vh0LAOds","properties":{"formattedCitation":"(Ulucan et al., 2020)","plainCitation":"(Ulucan et al., 2020)","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fldChar w:fldCharType="separate"/>
      </w:r>
      <w:r w:rsidR="00AB6B62" w:rsidRPr="00AB6B62">
        <w:rPr>
          <w:rFonts w:ascii="Calibri" w:hAnsi="Calibri" w:cs="Calibri"/>
        </w:rPr>
        <w:t>(Ulucan et al., 2020)</w:t>
      </w:r>
      <w:r w:rsidR="00DA5C2F">
        <w:fldChar w:fldCharType="end"/>
      </w:r>
      <w:r w:rsidR="00DA5C2F">
        <w:t>.</w:t>
      </w:r>
      <w:r w:rsidR="00777D35">
        <w:t xml:space="preserve"> </w:t>
      </w:r>
      <w:r w:rsidR="00777D35" w:rsidRPr="00777D35">
        <w:t>For each class, there are 1000 augmented images and their pair-wise augmented ground truths.</w:t>
      </w:r>
      <w:r w:rsidR="00777D35">
        <w:t xml:space="preserve"> However, this paper only considered the raw 1000 augmented images and completely disregarded the </w:t>
      </w:r>
      <w:r w:rsidR="00D3406A">
        <w:t>others</w:t>
      </w:r>
      <w:r w:rsidR="00B43B16">
        <w:t>.</w:t>
      </w:r>
      <w:r w:rsidR="008F5720">
        <w:t xml:space="preserve"> The sample images from randomly chosen classes are present in Figure 1.</w:t>
      </w:r>
    </w:p>
    <w:p w14:paraId="56B69DC1" w14:textId="1316F1E5" w:rsidR="008F5720" w:rsidRDefault="008F5720" w:rsidP="00DA5C2F">
      <w:r>
        <w:rPr>
          <w:noProof/>
        </w:rPr>
        <w:lastRenderedPageBreak/>
        <w:drawing>
          <wp:inline distT="0" distB="0" distL="0" distR="0" wp14:anchorId="072FBFD4" wp14:editId="56764A8D">
            <wp:extent cx="5943600" cy="3488690"/>
            <wp:effectExtent l="0" t="0" r="0" b="0"/>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488690"/>
                    </a:xfrm>
                    <a:prstGeom prst="rect">
                      <a:avLst/>
                    </a:prstGeom>
                  </pic:spPr>
                </pic:pic>
              </a:graphicData>
            </a:graphic>
          </wp:inline>
        </w:drawing>
      </w:r>
    </w:p>
    <w:p w14:paraId="724A9C87" w14:textId="61D099F3" w:rsidR="008F5720" w:rsidRDefault="008F5720" w:rsidP="008F5720">
      <w:pPr>
        <w:jc w:val="center"/>
      </w:pPr>
      <w:r>
        <w:t>FIGURE I</w:t>
      </w:r>
    </w:p>
    <w:p w14:paraId="3D230F5E" w14:textId="432436B0" w:rsidR="000B4A25" w:rsidRDefault="00612F92" w:rsidP="00DA5C2F">
      <w:r>
        <w:t>The image dataset for plant disease classification was taken from a publicly known dataset called Plant Village</w:t>
      </w:r>
      <w:r w:rsidR="00B53D13">
        <w:t xml:space="preserve"> from Pennsylvania State University</w:t>
      </w:r>
      <w:r>
        <w:t xml:space="preserve"> that is available in many machine learning repositories. </w:t>
      </w:r>
      <w:r w:rsidRPr="00612F92">
        <w:t>In this data-set, 3</w:t>
      </w:r>
      <w:r w:rsidR="00643039">
        <w:t>8</w:t>
      </w:r>
      <w:r w:rsidRPr="00612F92">
        <w:t xml:space="preserve"> different classes of plant leaf and background images are available.</w:t>
      </w:r>
      <w:r>
        <w:t xml:space="preserve"> </w:t>
      </w:r>
      <w:r w:rsidR="00E92C35">
        <w:t>These classes</w:t>
      </w:r>
      <w:r w:rsidR="00A42844">
        <w:t xml:space="preserve"> </w:t>
      </w:r>
      <w:r w:rsidR="002D1240">
        <w:t>include</w:t>
      </w:r>
      <w:r w:rsidR="00A42844">
        <w:t xml:space="preserve"> 13 different plant</w:t>
      </w:r>
      <w:r w:rsidR="002D1240">
        <w:t xml:space="preserve"> types</w:t>
      </w:r>
      <w:r w:rsidR="00A42844">
        <w:t xml:space="preserve"> some with many available images of different </w:t>
      </w:r>
      <w:r w:rsidR="00904086">
        <w:t xml:space="preserve">plant </w:t>
      </w:r>
      <w:r w:rsidR="00A42844">
        <w:t>diseases. In this study, the proposed deep learning model</w:t>
      </w:r>
      <w:r w:rsidR="002D1240">
        <w:t xml:space="preserve"> </w:t>
      </w:r>
      <w:r w:rsidR="00A42844">
        <w:t>utilize</w:t>
      </w:r>
      <w:r w:rsidR="002D1240">
        <w:t>d</w:t>
      </w:r>
      <w:r w:rsidR="00A42844">
        <w:t xml:space="preserve"> the </w:t>
      </w:r>
      <w:r w:rsidR="00AB6B62">
        <w:t xml:space="preserve">augmented version of the dataset by </w:t>
      </w:r>
      <w:proofErr w:type="spellStart"/>
      <w:r w:rsidR="00AB6B62" w:rsidRPr="00AB6B62">
        <w:rPr>
          <w:rFonts w:ascii="Calibri" w:hAnsi="Calibri" w:cs="Calibri"/>
        </w:rPr>
        <w:t>Geetharamani</w:t>
      </w:r>
      <w:proofErr w:type="spellEnd"/>
      <w:r w:rsidR="00AB6B62" w:rsidRPr="00AB6B62">
        <w:rPr>
          <w:rFonts w:ascii="Calibri" w:hAnsi="Calibri" w:cs="Calibri"/>
        </w:rPr>
        <w:t xml:space="preserve"> </w:t>
      </w:r>
      <w:r w:rsidR="00AB6B62">
        <w:rPr>
          <w:rFonts w:ascii="Calibri" w:hAnsi="Calibri" w:cs="Calibri"/>
        </w:rPr>
        <w:t>and</w:t>
      </w:r>
      <w:r w:rsidR="00AB6B62" w:rsidRPr="00AB6B62">
        <w:rPr>
          <w:rFonts w:ascii="Calibri" w:hAnsi="Calibri" w:cs="Calibri"/>
        </w:rPr>
        <w:t xml:space="preserve"> Arun Pandian</w:t>
      </w:r>
      <w:r w:rsidR="00AB6B62">
        <w:t xml:space="preserve"> in their paper </w:t>
      </w:r>
      <w:r w:rsidR="002D1240">
        <w:t>“</w:t>
      </w:r>
      <w:r w:rsidR="00AB6B62">
        <w:t>Identification of plant leaf diseases using a nine-layer deep convolutional neural network</w:t>
      </w:r>
      <w:r w:rsidR="002D1240">
        <w:t>”</w:t>
      </w:r>
      <w:r w:rsidR="00AB6B62">
        <w:t xml:space="preserve"> </w:t>
      </w:r>
      <w:r w:rsidR="00AB6B62">
        <w:fldChar w:fldCharType="begin"/>
      </w:r>
      <w:r w:rsidR="00AB6B62">
        <w:instrText xml:space="preserve"> ADDIN ZOTERO_ITEM CSL_CITATION {"citationID":"3pvxKbC7","properties":{"formattedCitation":"(Geetharamani &amp; Arun Pandian, 2019)","plainCitation":"(Geetharamani &amp; Arun Pandian, 2019)","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fldChar w:fldCharType="separate"/>
      </w:r>
      <w:r w:rsidR="00AB6B62" w:rsidRPr="00AB6B62">
        <w:rPr>
          <w:rFonts w:ascii="Calibri" w:hAnsi="Calibri" w:cs="Calibri"/>
        </w:rPr>
        <w:t>(Geetharamani &amp; Arun Pandian, 2019)</w:t>
      </w:r>
      <w:r w:rsidR="00AB6B62">
        <w:fldChar w:fldCharType="end"/>
      </w:r>
      <w:r w:rsidR="00A42844">
        <w:t>.</w:t>
      </w:r>
      <w:r w:rsidR="00E92C35">
        <w:t xml:space="preserve"> Overall, t</w:t>
      </w:r>
      <w:r w:rsidR="00E92C35" w:rsidRPr="00612F92">
        <w:t>he data-set contain</w:t>
      </w:r>
      <w:r w:rsidR="00904086">
        <w:t>ed</w:t>
      </w:r>
      <w:r w:rsidR="00E92C35" w:rsidRPr="00612F92">
        <w:t xml:space="preserve"> </w:t>
      </w:r>
      <w:r w:rsidR="00BF6F74">
        <w:t>54, 305</w:t>
      </w:r>
      <w:r w:rsidR="00E92C35" w:rsidRPr="00612F92">
        <w:t xml:space="preserve"> images</w:t>
      </w:r>
      <w:r w:rsidR="00E92C35">
        <w:t>.</w:t>
      </w:r>
      <w:r w:rsidR="00A42844">
        <w:t xml:space="preserve"> The sample images </w:t>
      </w:r>
      <w:r w:rsidR="00E92C35">
        <w:t xml:space="preserve">from </w:t>
      </w:r>
      <w:r w:rsidR="00A42844">
        <w:t>random</w:t>
      </w:r>
      <w:r w:rsidR="008F5720">
        <w:t>ly chosen</w:t>
      </w:r>
      <w:r w:rsidR="00A42844">
        <w:t xml:space="preserve"> classes are presented in Figure </w:t>
      </w:r>
      <w:r w:rsidR="00B43B16">
        <w:t>2</w:t>
      </w:r>
      <w:r w:rsidR="00A42844">
        <w:t>.</w:t>
      </w:r>
      <w:r w:rsidR="00AB6B62">
        <w:t xml:space="preserve"> </w:t>
      </w:r>
    </w:p>
    <w:p w14:paraId="212299C3" w14:textId="5B6B2AF6" w:rsidR="00E93AD3" w:rsidRDefault="00E93AD3" w:rsidP="00DA5C2F">
      <w:r>
        <w:rPr>
          <w:noProof/>
        </w:rPr>
        <w:lastRenderedPageBreak/>
        <w:drawing>
          <wp:inline distT="0" distB="0" distL="0" distR="0" wp14:anchorId="01CF6BC3" wp14:editId="5918F6F2">
            <wp:extent cx="5943600" cy="4399915"/>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4399915"/>
                    </a:xfrm>
                    <a:prstGeom prst="rect">
                      <a:avLst/>
                    </a:prstGeom>
                  </pic:spPr>
                </pic:pic>
              </a:graphicData>
            </a:graphic>
          </wp:inline>
        </w:drawing>
      </w:r>
    </w:p>
    <w:p w14:paraId="395C05F2" w14:textId="3F07957F" w:rsidR="00E93AD3" w:rsidRDefault="00E93AD3" w:rsidP="00E93AD3">
      <w:pPr>
        <w:jc w:val="center"/>
      </w:pPr>
      <w:r>
        <w:t>FIGURE II</w:t>
      </w:r>
    </w:p>
    <w:p w14:paraId="2AC1709C" w14:textId="348DCDA1" w:rsidR="00DB77E5" w:rsidRDefault="00DB77E5" w:rsidP="00DA5C2F">
      <w:r>
        <w:t>Experimental Setup</w:t>
      </w:r>
    </w:p>
    <w:p w14:paraId="04E431D0" w14:textId="7D19EA34" w:rsidR="00AA2511" w:rsidRDefault="00DB77E5" w:rsidP="00DA5C2F">
      <w:r>
        <w:t>The Image classification features of the aquaponic handbook website</w:t>
      </w:r>
      <w:r w:rsidR="005E64C0">
        <w:t xml:space="preserve"> utilized the pre-</w:t>
      </w:r>
      <w:r w:rsidR="00904086">
        <w:t xml:space="preserve">trained </w:t>
      </w:r>
      <w:r w:rsidR="00B53D13">
        <w:t xml:space="preserve">Deep </w:t>
      </w:r>
      <w:r w:rsidR="005E64C0">
        <w:t>Convolutional Neural Network</w:t>
      </w:r>
      <w:r w:rsidR="00AD1540">
        <w:t>(CNN)</w:t>
      </w:r>
      <w:r w:rsidR="005E64C0">
        <w:t xml:space="preserve"> model called MobileNetV2 as base model for transfer-learning</w:t>
      </w:r>
      <w:r w:rsidR="000F559A">
        <w:t xml:space="preserve"> </w:t>
      </w:r>
      <w:r w:rsidR="000F559A">
        <w:fldChar w:fldCharType="begin"/>
      </w:r>
      <w:r w:rsidR="00B43B16">
        <w:instrText xml:space="preserve"> ADDIN ZOTERO_ITEM CSL_CITATION {"citationID":"O6KVBHDk","properties":{"formattedCitation":"(LeCun et al., n.d.; Sandler et al., 2019)","plainCitation":"(LeCun et al., n.d.; Sandler et al., 2019)","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fldChar w:fldCharType="separate"/>
      </w:r>
      <w:r w:rsidR="00B43B16" w:rsidRPr="00B43B16">
        <w:rPr>
          <w:rFonts w:ascii="Calibri" w:hAnsi="Calibri" w:cs="Calibri"/>
        </w:rPr>
        <w:t>(LeCun et al., n.d.; Sandler et al., 2019)</w:t>
      </w:r>
      <w:r w:rsidR="000F559A">
        <w:fldChar w:fldCharType="end"/>
      </w:r>
      <w:r w:rsidR="005E64C0">
        <w:t xml:space="preserve">. This was implemented through the TensorFlow, </w:t>
      </w:r>
      <w:proofErr w:type="spellStart"/>
      <w:r w:rsidR="005E64C0">
        <w:t>Keras</w:t>
      </w:r>
      <w:proofErr w:type="spellEnd"/>
      <w:r w:rsidR="005E64C0">
        <w:t xml:space="preserve">, and pandas libraries which use the </w:t>
      </w:r>
      <w:r w:rsidR="00904086">
        <w:t>P</w:t>
      </w:r>
      <w:r w:rsidR="005E64C0">
        <w:t xml:space="preserve">ython programming language. </w:t>
      </w:r>
      <w:r w:rsidR="00115378">
        <w:t xml:space="preserve">The source code was written on Google Collaboratory which offers a free Graphics Processing Unit(GPU) that makes training and testing </w:t>
      </w:r>
      <w:r w:rsidR="00904086">
        <w:t xml:space="preserve">the models </w:t>
      </w:r>
      <w:r w:rsidR="00115378">
        <w:t xml:space="preserve">faster. The trained weights were then downloaded locally and integrated to a </w:t>
      </w:r>
      <w:proofErr w:type="spellStart"/>
      <w:r w:rsidR="00115378">
        <w:t>Streamlit</w:t>
      </w:r>
      <w:proofErr w:type="spellEnd"/>
      <w:r w:rsidR="00115378">
        <w:t xml:space="preserve"> backend which was used to create the website. The overall web application was then </w:t>
      </w:r>
      <w:r w:rsidR="00853047">
        <w:t>uploaded</w:t>
      </w:r>
      <w:r w:rsidR="00115378">
        <w:t xml:space="preserve"> at GitHub and hosted at </w:t>
      </w:r>
      <w:proofErr w:type="spellStart"/>
      <w:r w:rsidR="00115378">
        <w:t>Streamlit</w:t>
      </w:r>
      <w:proofErr w:type="spellEnd"/>
      <w:r w:rsidR="00115378">
        <w:t xml:space="preserve"> sharing.</w:t>
      </w:r>
    </w:p>
    <w:p w14:paraId="3AA4DECB" w14:textId="7A3432F4" w:rsidR="000F559A" w:rsidRDefault="00AA2511" w:rsidP="00DA5C2F">
      <w:r>
        <w:t>Image Classification</w:t>
      </w:r>
    </w:p>
    <w:p w14:paraId="6FA99EF1" w14:textId="20C55DFC" w:rsidR="00E93AD3" w:rsidRDefault="000F559A" w:rsidP="00DA5C2F">
      <w:r>
        <w:t xml:space="preserve">The schematic in Figure </w:t>
      </w:r>
      <w:r w:rsidR="00B43B16">
        <w:t>3</w:t>
      </w:r>
      <w:r>
        <w:t xml:space="preserve"> depicts a potential view for the image classification </w:t>
      </w:r>
      <w:r w:rsidR="002A1990">
        <w:t>and analysis of the</w:t>
      </w:r>
      <w:r w:rsidR="00AA2511">
        <w:t xml:space="preserve"> available </w:t>
      </w:r>
      <w:r>
        <w:t xml:space="preserve">features </w:t>
      </w:r>
      <w:r w:rsidR="002A1990">
        <w:t xml:space="preserve">in the </w:t>
      </w:r>
      <w:r>
        <w:t xml:space="preserve">aquaponics handbook website. </w:t>
      </w:r>
      <w:r w:rsidR="00AA2511">
        <w:t xml:space="preserve">Initially, plant leaf disease and market fish images are collected and classified into several categories. </w:t>
      </w:r>
      <w:r w:rsidR="00B074C9">
        <w:t>T</w:t>
      </w:r>
      <w:r w:rsidR="00AA2511">
        <w:t>he</w:t>
      </w:r>
      <w:r w:rsidR="00EE551D">
        <w:t xml:space="preserve"> image</w:t>
      </w:r>
      <w:r w:rsidR="00AA2511">
        <w:t xml:space="preserve"> file paths </w:t>
      </w:r>
      <w:r w:rsidR="00EE551D">
        <w:t>were</w:t>
      </w:r>
      <w:r w:rsidR="00AA2511">
        <w:t xml:space="preserve"> </w:t>
      </w:r>
      <w:r w:rsidR="00B074C9">
        <w:t xml:space="preserve">then </w:t>
      </w:r>
      <w:r w:rsidR="00AA2511">
        <w:t>arranged with its corresponding</w:t>
      </w:r>
      <w:r w:rsidR="00EE551D">
        <w:t xml:space="preserve"> labels </w:t>
      </w:r>
      <w:r w:rsidR="00AA2511">
        <w:t xml:space="preserve">through a pandas </w:t>
      </w:r>
      <w:r w:rsidR="00EE551D">
        <w:t>D</w:t>
      </w:r>
      <w:r w:rsidR="00AA2511">
        <w:t>ata</w:t>
      </w:r>
      <w:r w:rsidR="00EE551D">
        <w:t xml:space="preserve"> f</w:t>
      </w:r>
      <w:r w:rsidR="00AA2511">
        <w:t>rame</w:t>
      </w:r>
      <w:r w:rsidR="00EE551D">
        <w:t xml:space="preserve"> to structure the data into two columns(file paths and labels) with the individual images as its rows</w:t>
      </w:r>
      <w:r w:rsidR="00AA2511">
        <w:t>.</w:t>
      </w:r>
      <w:r w:rsidR="00EE551D">
        <w:t xml:space="preserve"> The data was then split into three categories namely: training, validation, and testing. Each category has a target size of 224 x 224, color mode </w:t>
      </w:r>
      <w:r w:rsidR="000B4A25">
        <w:t>is</w:t>
      </w:r>
      <w:r w:rsidR="00EE551D">
        <w:t xml:space="preserve"> ‘</w:t>
      </w:r>
      <w:proofErr w:type="spellStart"/>
      <w:r w:rsidR="00EE551D">
        <w:t>rgb</w:t>
      </w:r>
      <w:proofErr w:type="spellEnd"/>
      <w:r w:rsidR="00EE551D">
        <w:t>’, class mode is categorical, and the batch size is 32. The individual images were also preprocessed by scaling</w:t>
      </w:r>
      <w:r w:rsidR="00BF6F74">
        <w:t xml:space="preserve"> </w:t>
      </w:r>
      <w:r w:rsidR="00BF6F74">
        <w:lastRenderedPageBreak/>
        <w:t>them</w:t>
      </w:r>
      <w:r w:rsidR="00EE551D">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fldChar w:fldCharType="begin"/>
      </w:r>
      <w:r w:rsidR="00EE551D">
        <w:instrText xml:space="preserve"> ADDIN ZOTERO_ITEM CSL_CITATION {"citationID":"FXkyqV5t","properties":{"formattedCitation":"(Paymode &amp; Malode, 2022)","plainCitation":"(Paymode &amp; Malode, 2022)","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fldChar w:fldCharType="separate"/>
      </w:r>
      <w:r w:rsidR="00EE551D" w:rsidRPr="00EE551D">
        <w:rPr>
          <w:rFonts w:ascii="Calibri" w:hAnsi="Calibri" w:cs="Calibri"/>
        </w:rPr>
        <w:t>(Paymode &amp; Malode, 2022)</w:t>
      </w:r>
      <w:r w:rsidR="00EE551D">
        <w:fldChar w:fldCharType="end"/>
      </w:r>
      <w:r w:rsidR="00EE551D">
        <w:t>.</w:t>
      </w:r>
      <w:r w:rsidR="00B074C9">
        <w:t xml:space="preserve"> In this case, only the images from the plant village dataset undergone data augmentation preprocessing.</w:t>
      </w:r>
      <w:r w:rsidR="00BF6F74">
        <w:t xml:space="preserve"> The photos are then used as input to the suggested approach for training the model in the following stage. </w:t>
      </w:r>
      <w:r w:rsidR="00AD1540">
        <w:t xml:space="preserve">After undergoing through transfer learning, the data from the base model is then connected to two Dense layers with 256 hidden </w:t>
      </w:r>
      <w:r w:rsidR="00B074C9">
        <w:t>fully connected(FC) layers</w:t>
      </w:r>
      <w:r w:rsidR="00AD1540">
        <w:t xml:space="preserve"> and the activation function used was Rectified Linear Unit (</w:t>
      </w:r>
      <w:proofErr w:type="spellStart"/>
      <w:r w:rsidR="00AD1540">
        <w:t>ReLU</w:t>
      </w:r>
      <w:proofErr w:type="spellEnd"/>
      <w:r w:rsidR="00AD1540">
        <w:t>).</w:t>
      </w:r>
      <w:r w:rsidR="00B074C9">
        <w:t xml:space="preserve"> In the fish classification feature, only 128 fully connected layers are used within the two Dense layers. </w:t>
      </w:r>
      <w:r w:rsidR="00AD1540">
        <w:t xml:space="preserve"> Both the </w:t>
      </w:r>
      <w:r w:rsidR="00B074C9">
        <w:t>FC layers</w:t>
      </w:r>
      <w:r w:rsidR="00AD1540">
        <w:t xml:space="preserve"> are separated by a Dropout function with a value of 0.2 respectively </w:t>
      </w:r>
      <w:r w:rsidR="00AD1540">
        <w:fldChar w:fldCharType="begin"/>
      </w:r>
      <w:r w:rsidR="00AD1540">
        <w:instrText xml:space="preserve"> ADDIN ZOTERO_ITEM CSL_CITATION {"citationID":"jWYcqEsL","properties":{"formattedCitation":"(Srivastava et al., n.d.)","plainCitation":"(Srivastava et al., n.d.)","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fldChar w:fldCharType="separate"/>
      </w:r>
      <w:r w:rsidR="00AD1540" w:rsidRPr="00AD1540">
        <w:rPr>
          <w:rFonts w:ascii="Calibri" w:hAnsi="Calibri" w:cs="Calibri"/>
        </w:rPr>
        <w:t>(Srivastava et al., n.d.)</w:t>
      </w:r>
      <w:r w:rsidR="00AD1540">
        <w:fldChar w:fldCharType="end"/>
      </w:r>
      <w:r w:rsidR="00AD1540">
        <w:t>.</w:t>
      </w:r>
      <w:r w:rsidR="00B074C9">
        <w:t xml:space="preserve"> The dropout function was only applied to the images in the plant village dataset since there is a tendency for the model to overfit in the training data.</w:t>
      </w:r>
      <w:r w:rsidR="00AD1540">
        <w:t xml:space="preserve"> </w:t>
      </w:r>
      <w:r w:rsidR="00BF6F74">
        <w:t xml:space="preserve">The newly trained architectural model </w:t>
      </w:r>
      <w:r w:rsidR="00B074C9">
        <w:t>will be</w:t>
      </w:r>
      <w:r w:rsidR="00BF6F74">
        <w:t xml:space="preserve"> used to anticipate previously unseen image</w:t>
      </w:r>
      <w:r w:rsidR="00246C22">
        <w:t>s</w:t>
      </w:r>
      <w:r w:rsidR="00BF6F74">
        <w:t xml:space="preserve">. In this case, the model was </w:t>
      </w:r>
      <w:r w:rsidR="00B074C9">
        <w:t>evaluated</w:t>
      </w:r>
      <w:r w:rsidR="00BF6F74">
        <w:t xml:space="preserve"> on the test </w:t>
      </w:r>
      <w:r w:rsidR="00246C22">
        <w:t>data from the previous split</w:t>
      </w:r>
      <w:r w:rsidR="00BF6F74">
        <w:t>.</w:t>
      </w:r>
      <w:r w:rsidR="00246C22">
        <w:t xml:space="preserve"> Eventually the findings of the classifications are achieved.</w:t>
      </w:r>
    </w:p>
    <w:p w14:paraId="21F51C53" w14:textId="37D9FF67" w:rsidR="00FA10E1" w:rsidRDefault="00FA10E1" w:rsidP="00DA5C2F">
      <w:r>
        <w:t>Transfer Learning</w:t>
      </w:r>
    </w:p>
    <w:p w14:paraId="28E65874" w14:textId="380C61DD" w:rsidR="00643039" w:rsidRDefault="00FA10E1" w:rsidP="00DA5C2F">
      <w:pPr>
        <w:rPr>
          <w:noProof/>
        </w:rPr>
      </w:pPr>
      <w:r>
        <w:t>The</w:t>
      </w:r>
      <w:r w:rsidR="00217545">
        <w:t xml:space="preserve"> </w:t>
      </w:r>
      <w:r w:rsidR="00EC643A">
        <w:t>Deep Learning</w:t>
      </w:r>
      <w:r w:rsidR="00217545">
        <w:t xml:space="preserve"> </w:t>
      </w:r>
      <w:r>
        <w:t>model’s optimization and training is a computationally intensive and time-consuming operation. As mentioned earlier, a powerful graphic</w:t>
      </w:r>
      <w:r w:rsidR="00EC643A">
        <w:t>s processing unit(GPU) is required for training the model, as well as large amounts of data. However, transfer learning, which is deployed in deep learning, solves these problems</w:t>
      </w:r>
      <w:r w:rsidR="00120764">
        <w:t xml:space="preserve"> </w:t>
      </w:r>
      <w:r w:rsidR="00120764">
        <w:fldChar w:fldCharType="begin"/>
      </w:r>
      <w:r w:rsidR="00120764">
        <w:instrText xml:space="preserve"> ADDIN ZOTERO_ITEM CSL_CITATION {"citationID":"6PCXMmtw","properties":{"formattedCitation":"(Paymode &amp; Malode, 2022)","plainCitation":"(Paymode &amp; Malode, 2022)","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fldChar w:fldCharType="separate"/>
      </w:r>
      <w:r w:rsidR="00120764" w:rsidRPr="00120764">
        <w:rPr>
          <w:rFonts w:ascii="Calibri" w:hAnsi="Calibri" w:cs="Calibri"/>
        </w:rPr>
        <w:t>(Paymode &amp; Malode, 2022)</w:t>
      </w:r>
      <w:r w:rsidR="00120764">
        <w:fldChar w:fldCharType="end"/>
      </w:r>
      <w:r w:rsidR="00EC643A">
        <w:t>.</w:t>
      </w:r>
      <w:r w:rsidR="00120764">
        <w:t xml:space="preserve"> The pre-trained Convolutional Neural Network (CNN) used in transfer learning is optimized for one task and transfers knowledge to different modes </w:t>
      </w:r>
      <w:r w:rsidR="00120764">
        <w:fldChar w:fldCharType="begin"/>
      </w:r>
      <w:r w:rsidR="00120764">
        <w:instrText xml:space="preserve"> ADDIN ZOTERO_ITEM CSL_CITATION {"citationID":"jgKYQKiJ","properties":{"formattedCitation":"(Nevavuori et al., 2019; Paymode &amp; Malode, 2022)","plainCitation":"(Nevavuori et al., 2019; Paymode &amp; Malode, 2022)","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fldChar w:fldCharType="separate"/>
      </w:r>
      <w:r w:rsidR="00120764" w:rsidRPr="00120764">
        <w:rPr>
          <w:rFonts w:ascii="Calibri" w:hAnsi="Calibri" w:cs="Calibri"/>
        </w:rPr>
        <w:t>(Nevavuori et al., 2019; Paymode &amp; Malode, 2022)</w:t>
      </w:r>
      <w:r w:rsidR="00120764">
        <w:fldChar w:fldCharType="end"/>
      </w:r>
      <w:r w:rsidR="00120764">
        <w:t xml:space="preserve">. </w:t>
      </w:r>
      <w:r w:rsidR="009C11F0">
        <w:t>T</w:t>
      </w:r>
      <w:r w:rsidR="00120764">
        <w:t>he images from the gathered datasets were compromised of different file sizes. Due to this, it was resized to a size of 224 x 224 with three channels to cater its ‘</w:t>
      </w:r>
      <w:proofErr w:type="spellStart"/>
      <w:r w:rsidR="00120764">
        <w:t>rgb</w:t>
      </w:r>
      <w:proofErr w:type="spellEnd"/>
      <w:r w:rsidR="00120764">
        <w:t>’ type. The pre-trained CNN used is MobileNetV2</w:t>
      </w:r>
      <w:r w:rsidR="009C11F0">
        <w:t xml:space="preserve"> was used to find patterns within the input images and it’s corresponding final layers have to be </w:t>
      </w:r>
      <w:r w:rsidR="00643039">
        <w:t>connected to a dense layer</w:t>
      </w:r>
      <w:r w:rsidR="009C11F0">
        <w:t>. The final layer</w:t>
      </w:r>
      <w:r w:rsidR="00643039">
        <w:t>s</w:t>
      </w:r>
      <w:r w:rsidR="009C11F0">
        <w:t xml:space="preserve"> before the </w:t>
      </w:r>
      <w:proofErr w:type="spellStart"/>
      <w:r w:rsidR="004B3A02">
        <w:t>s</w:t>
      </w:r>
      <w:r w:rsidR="009C11F0">
        <w:t>oftmax</w:t>
      </w:r>
      <w:proofErr w:type="spellEnd"/>
      <w:r w:rsidR="009C11F0">
        <w:t xml:space="preserve"> is a 11 x 11 </w:t>
      </w:r>
      <w:r w:rsidR="00643039">
        <w:t>Dense</w:t>
      </w:r>
      <w:r w:rsidR="009C11F0">
        <w:t xml:space="preserve"> layer for the Fish classification, and a </w:t>
      </w:r>
      <w:r w:rsidR="00643039">
        <w:t>38 x 38 Dense for the plant disease classification. The basic picture preparation is necessary for the transfer learning considerations with the data augmented images. Figure 4 shows the whole Convolutional Neural Network architecture</w:t>
      </w:r>
      <w:r w:rsidR="00EC0D91">
        <w:t xml:space="preserve"> </w:t>
      </w:r>
      <w:r w:rsidR="00EC0D91">
        <w:lastRenderedPageBreak/>
        <w:t>used to train the images</w:t>
      </w:r>
      <w:r w:rsidR="00643039">
        <w:t>.</w:t>
      </w:r>
      <w:r w:rsidR="00E93AD3" w:rsidRPr="00E93AD3">
        <w:rPr>
          <w:noProof/>
        </w:rPr>
        <w:t xml:space="preserve"> </w:t>
      </w:r>
      <w:r w:rsidR="00E93AD3">
        <w:rPr>
          <w:noProof/>
        </w:rPr>
        <w:drawing>
          <wp:inline distT="0" distB="0" distL="0" distR="0" wp14:anchorId="6358E213" wp14:editId="4A10A7FD">
            <wp:extent cx="5943600" cy="7401560"/>
            <wp:effectExtent l="0" t="0" r="0" b="8890"/>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7401560"/>
                    </a:xfrm>
                    <a:prstGeom prst="rect">
                      <a:avLst/>
                    </a:prstGeom>
                  </pic:spPr>
                </pic:pic>
              </a:graphicData>
            </a:graphic>
          </wp:inline>
        </w:drawing>
      </w:r>
    </w:p>
    <w:p w14:paraId="4E132A09" w14:textId="22B01471" w:rsidR="00277CDB" w:rsidRDefault="00277CDB" w:rsidP="00277CDB">
      <w:pPr>
        <w:jc w:val="center"/>
      </w:pPr>
      <w:r>
        <w:rPr>
          <w:noProof/>
        </w:rPr>
        <w:t>FIGURE III</w:t>
      </w:r>
    </w:p>
    <w:p w14:paraId="02B53D8E" w14:textId="77777777" w:rsidR="00277CDB" w:rsidRDefault="00277CDB" w:rsidP="00DA5C2F"/>
    <w:p w14:paraId="73FF1FF9" w14:textId="44829DF4" w:rsidR="00277CDB" w:rsidRDefault="00277CDB" w:rsidP="00DA5C2F">
      <w:r>
        <w:rPr>
          <w:noProof/>
        </w:rPr>
        <w:lastRenderedPageBreak/>
        <w:drawing>
          <wp:inline distT="0" distB="0" distL="0" distR="0" wp14:anchorId="7A09EBE7" wp14:editId="0883D4AD">
            <wp:extent cx="5943600" cy="1905635"/>
            <wp:effectExtent l="0" t="0" r="0" b="0"/>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1905635"/>
                    </a:xfrm>
                    <a:prstGeom prst="rect">
                      <a:avLst/>
                    </a:prstGeom>
                  </pic:spPr>
                </pic:pic>
              </a:graphicData>
            </a:graphic>
          </wp:inline>
        </w:drawing>
      </w:r>
    </w:p>
    <w:p w14:paraId="61F280D1" w14:textId="7064BEE1" w:rsidR="00277CDB" w:rsidRDefault="00277CDB" w:rsidP="00277CDB">
      <w:pPr>
        <w:jc w:val="center"/>
      </w:pPr>
      <w:r>
        <w:t>FIGURE IV</w:t>
      </w:r>
    </w:p>
    <w:p w14:paraId="75AA8831" w14:textId="7E072ABA" w:rsidR="00853047" w:rsidRDefault="00BC4074" w:rsidP="00DA5C2F">
      <w:r>
        <w:t>Model Evaluation</w:t>
      </w:r>
    </w:p>
    <w:p w14:paraId="158C6D24" w14:textId="00A849A2" w:rsidR="00BC4074" w:rsidRDefault="00BC4074" w:rsidP="00DA5C2F">
      <w: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t xml:space="preserve">training accuracy, training loss, </w:t>
      </w:r>
      <w:r>
        <w:t>validation accuracy</w:t>
      </w:r>
      <w:r w:rsidR="004A0929">
        <w:t>,</w:t>
      </w:r>
      <w:r>
        <w:t xml:space="preserve"> and validation loss w</w:t>
      </w:r>
      <w:r w:rsidR="004A0929">
        <w:t>ere</w:t>
      </w:r>
      <w:r>
        <w:t xml:space="preserve"> also tracked to determine if the model is overfitting or underfitting.</w:t>
      </w:r>
    </w:p>
    <w:p w14:paraId="531D6C4B" w14:textId="135CE8A8" w:rsidR="00EC0D91" w:rsidRDefault="00EC0D91" w:rsidP="00DA5C2F">
      <w:r>
        <w:t>Aquaponics Handbook Website</w:t>
      </w:r>
    </w:p>
    <w:p w14:paraId="6E563E4F" w14:textId="3262C0D8" w:rsidR="00EC0D91" w:rsidRDefault="00EC0D91" w:rsidP="00DA5C2F">
      <w:r>
        <w:t xml:space="preserve">The saved weights from the trained models were downloaded locally. The image classification features were made through the </w:t>
      </w:r>
      <w:proofErr w:type="spellStart"/>
      <w:r>
        <w:t>Streamlit</w:t>
      </w:r>
      <w:proofErr w:type="spellEnd"/>
      <w:r>
        <w:t xml:space="preserve"> library that use the Python programming language. The finished website was then uploaded to GitHub pages together with </w:t>
      </w:r>
      <w:r w:rsidR="00676D7C">
        <w:t>the images, weights, and helper python files</w:t>
      </w:r>
      <w:r>
        <w:t xml:space="preserve">. </w:t>
      </w:r>
    </w:p>
    <w:p w14:paraId="118CDF5C" w14:textId="14A1A69C" w:rsidR="00676D7C" w:rsidRDefault="00676D7C" w:rsidP="001425CD">
      <w:pPr>
        <w:jc w:val="center"/>
      </w:pPr>
      <w:r>
        <w:t>Results and Discussions</w:t>
      </w:r>
    </w:p>
    <w:p w14:paraId="18817422" w14:textId="7701E08E" w:rsidR="00503DAB" w:rsidRDefault="00503DAB" w:rsidP="00503DAB">
      <w:r>
        <w:t>Metrics</w:t>
      </w:r>
    </w:p>
    <w:p w14:paraId="1E109FC6" w14:textId="451BDB80" w:rsidR="00503DAB" w:rsidRDefault="00503DAB" w:rsidP="00503DAB">
      <w: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65DDDE39" w14:textId="08387AC4" w:rsidR="004B3A02" w:rsidRDefault="004B3A02" w:rsidP="00503DAB">
      <w:pPr>
        <w:pStyle w:val="ListParagraph"/>
        <w:numPr>
          <w:ilvl w:val="0"/>
          <w:numId w:val="1"/>
        </w:numPr>
      </w:pPr>
      <w:r>
        <w:t>Precision(P)</w:t>
      </w:r>
    </w:p>
    <w:p w14:paraId="466753A6" w14:textId="79F4DA79" w:rsidR="004B3A02" w:rsidRDefault="004B3A02" w:rsidP="00503DAB">
      <w:pPr>
        <w:pStyle w:val="ListParagraph"/>
      </w:pPr>
      <w:r>
        <w:t xml:space="preserve">The fraction of true positives (TP, correct predictions) from the total amount of relevant results, i.e., the sum of TP and false positives (FP). For multi-class classification problems, P is averaged among the classes </w:t>
      </w:r>
      <w:r>
        <w:fldChar w:fldCharType="begin"/>
      </w:r>
      <w:r>
        <w:instrText xml:space="preserve"> ADDIN ZOTERO_ITEM CSL_CITATION {"citationID":"M8qxD1aW","properties":{"formattedCitation":"(Kamilaris &amp; Prenafeta-Bold\\uc0\\u250{}, 2018)","plainCitation":"(Kamilaris &amp; Prenafeta-Boldú, 2018)","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Pr="00503DAB">
        <w:rPr>
          <w:rFonts w:ascii="Calibri" w:hAnsi="Calibri" w:cs="Calibri"/>
          <w:szCs w:val="24"/>
        </w:rPr>
        <w:t>(</w:t>
      </w:r>
      <w:proofErr w:type="spellStart"/>
      <w:r w:rsidRPr="00503DAB">
        <w:rPr>
          <w:rFonts w:ascii="Calibri" w:hAnsi="Calibri" w:cs="Calibri"/>
          <w:szCs w:val="24"/>
        </w:rPr>
        <w:t>Kamilaris</w:t>
      </w:r>
      <w:proofErr w:type="spellEnd"/>
      <w:r w:rsidRPr="00503DAB">
        <w:rPr>
          <w:rFonts w:ascii="Calibri" w:hAnsi="Calibri" w:cs="Calibri"/>
          <w:szCs w:val="24"/>
        </w:rPr>
        <w:t xml:space="preserve"> &amp; </w:t>
      </w:r>
      <w:proofErr w:type="spellStart"/>
      <w:r w:rsidRPr="00503DAB">
        <w:rPr>
          <w:rFonts w:ascii="Calibri" w:hAnsi="Calibri" w:cs="Calibri"/>
          <w:szCs w:val="24"/>
        </w:rPr>
        <w:t>Prenafeta-Boldú</w:t>
      </w:r>
      <w:proofErr w:type="spellEnd"/>
      <w:r w:rsidRPr="00503DAB">
        <w:rPr>
          <w:rFonts w:ascii="Calibri" w:hAnsi="Calibri" w:cs="Calibri"/>
          <w:szCs w:val="24"/>
        </w:rPr>
        <w:t>, 2018)</w:t>
      </w:r>
      <w:r>
        <w:fldChar w:fldCharType="end"/>
      </w:r>
      <w:r>
        <w:t xml:space="preserve">. </w:t>
      </w:r>
    </w:p>
    <w:p w14:paraId="416E3C42" w14:textId="77777777" w:rsidR="00E93AD3" w:rsidRDefault="00E93AD3" w:rsidP="00503DAB">
      <w:pPr>
        <w:pStyle w:val="ListParagraph"/>
      </w:pPr>
    </w:p>
    <w:p w14:paraId="69924131" w14:textId="7E4ABF81" w:rsidR="00503DAB" w:rsidRPr="00503DAB" w:rsidRDefault="004B3A02" w:rsidP="00E93AD3">
      <w:pPr>
        <w:pStyle w:val="ListParagraph"/>
        <w:jc w:val="center"/>
        <w:rPr>
          <w:i/>
          <w:iCs/>
        </w:rPr>
      </w:pPr>
      <w:r w:rsidRPr="00503DAB">
        <w:rPr>
          <w:i/>
          <w:iCs/>
        </w:rPr>
        <w:t>P=TP/(TP+FP)</w:t>
      </w:r>
      <w:r w:rsidR="00503DAB" w:rsidRPr="00503DAB">
        <w:rPr>
          <w:i/>
          <w:iCs/>
        </w:rPr>
        <w:tab/>
      </w:r>
      <w:r w:rsidR="00503DAB" w:rsidRPr="00503DAB">
        <w:rPr>
          <w:i/>
          <w:iCs/>
        </w:rPr>
        <w:tab/>
      </w:r>
      <w:r w:rsidR="00503DAB" w:rsidRPr="00503DAB">
        <w:t>(1)</w:t>
      </w:r>
    </w:p>
    <w:p w14:paraId="527AEAFC" w14:textId="77777777" w:rsidR="00FC2DE0" w:rsidRDefault="00FC2DE0" w:rsidP="00503DAB">
      <w:pPr>
        <w:pStyle w:val="ListParagraph"/>
        <w:numPr>
          <w:ilvl w:val="0"/>
          <w:numId w:val="1"/>
        </w:numPr>
      </w:pPr>
      <w:r>
        <w:t>Recall(R)</w:t>
      </w:r>
    </w:p>
    <w:p w14:paraId="06F4B5EE" w14:textId="3D5919D1" w:rsidR="00FC2DE0" w:rsidRDefault="00FC2DE0" w:rsidP="00503DAB">
      <w:pPr>
        <w:pStyle w:val="ListParagraph"/>
      </w:pPr>
      <w:r>
        <w:t xml:space="preserve">The fraction of TP from the total amount of TP and false negatives (FN). For multi-class classification problems, R gets averaged among all the classes </w:t>
      </w:r>
      <w:r>
        <w:fldChar w:fldCharType="begin"/>
      </w:r>
      <w:r>
        <w:instrText xml:space="preserve"> ADDIN ZOTERO_ITEM CSL_CITATION {"citationID":"L7arQnff","properties":{"formattedCitation":"(Kamilaris &amp; Prenafeta-Bold\\uc0\\u250{}, 2018)","plainCitation":"(Kamilaris &amp; Prenafeta-Boldú, 2018)","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Pr="00503DAB">
        <w:rPr>
          <w:rFonts w:ascii="Calibri" w:hAnsi="Calibri" w:cs="Calibri"/>
          <w:szCs w:val="24"/>
        </w:rPr>
        <w:t>(</w:t>
      </w:r>
      <w:proofErr w:type="spellStart"/>
      <w:r w:rsidRPr="00503DAB">
        <w:rPr>
          <w:rFonts w:ascii="Calibri" w:hAnsi="Calibri" w:cs="Calibri"/>
          <w:szCs w:val="24"/>
        </w:rPr>
        <w:t>Kamilaris</w:t>
      </w:r>
      <w:proofErr w:type="spellEnd"/>
      <w:r w:rsidRPr="00503DAB">
        <w:rPr>
          <w:rFonts w:ascii="Calibri" w:hAnsi="Calibri" w:cs="Calibri"/>
          <w:szCs w:val="24"/>
        </w:rPr>
        <w:t xml:space="preserve"> &amp; </w:t>
      </w:r>
      <w:proofErr w:type="spellStart"/>
      <w:r w:rsidRPr="00503DAB">
        <w:rPr>
          <w:rFonts w:ascii="Calibri" w:hAnsi="Calibri" w:cs="Calibri"/>
          <w:szCs w:val="24"/>
        </w:rPr>
        <w:t>Prenafeta-Boldú</w:t>
      </w:r>
      <w:proofErr w:type="spellEnd"/>
      <w:r w:rsidRPr="00503DAB">
        <w:rPr>
          <w:rFonts w:ascii="Calibri" w:hAnsi="Calibri" w:cs="Calibri"/>
          <w:szCs w:val="24"/>
        </w:rPr>
        <w:t>, 2018)</w:t>
      </w:r>
      <w:r>
        <w:fldChar w:fldCharType="end"/>
      </w:r>
      <w:r>
        <w:t xml:space="preserve">. </w:t>
      </w:r>
    </w:p>
    <w:p w14:paraId="5095B1AB" w14:textId="6414E6D0" w:rsidR="00FC2DE0" w:rsidRDefault="00FC2DE0" w:rsidP="00E93AD3">
      <w:pPr>
        <w:pStyle w:val="ListParagraph"/>
        <w:jc w:val="center"/>
      </w:pPr>
      <w:r>
        <w:t>R=TP/(TP+FN)</w:t>
      </w:r>
    </w:p>
    <w:p w14:paraId="10E7AEE7" w14:textId="4F60071E" w:rsidR="00FC2DE0" w:rsidRDefault="00FC2DE0" w:rsidP="00503DAB">
      <w:pPr>
        <w:pStyle w:val="ListParagraph"/>
        <w:numPr>
          <w:ilvl w:val="0"/>
          <w:numId w:val="1"/>
        </w:numPr>
      </w:pPr>
      <w:r>
        <w:lastRenderedPageBreak/>
        <w:t>F1 score(F1)</w:t>
      </w:r>
    </w:p>
    <w:p w14:paraId="3A44CE7C" w14:textId="16D8D3F3" w:rsidR="00FC2DE0" w:rsidRDefault="00FC2DE0" w:rsidP="00503DAB">
      <w:pPr>
        <w:pStyle w:val="ListParagraph"/>
      </w:pPr>
      <w:r>
        <w:t xml:space="preserve">The harmonic mean of precision and recall. For multi-class classification problems, F1 gets averaged among all the classes </w:t>
      </w:r>
      <w:r>
        <w:fldChar w:fldCharType="begin"/>
      </w:r>
      <w:r>
        <w:instrText xml:space="preserve"> ADDIN ZOTERO_ITEM CSL_CITATION {"citationID":"BfoGjqdu","properties":{"formattedCitation":"(Kamilaris &amp; Prenafeta-Bold\\uc0\\u250{}, 2018)","plainCitation":"(Kamilaris &amp; Prenafeta-Boldú, 2018)","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Pr="00503DAB">
        <w:rPr>
          <w:rFonts w:ascii="Calibri" w:hAnsi="Calibri" w:cs="Calibri"/>
          <w:szCs w:val="24"/>
        </w:rPr>
        <w:t>(</w:t>
      </w:r>
      <w:proofErr w:type="spellStart"/>
      <w:r w:rsidRPr="00503DAB">
        <w:rPr>
          <w:rFonts w:ascii="Calibri" w:hAnsi="Calibri" w:cs="Calibri"/>
          <w:szCs w:val="24"/>
        </w:rPr>
        <w:t>Kamilaris</w:t>
      </w:r>
      <w:proofErr w:type="spellEnd"/>
      <w:r w:rsidRPr="00503DAB">
        <w:rPr>
          <w:rFonts w:ascii="Calibri" w:hAnsi="Calibri" w:cs="Calibri"/>
          <w:szCs w:val="24"/>
        </w:rPr>
        <w:t xml:space="preserve"> &amp; </w:t>
      </w:r>
      <w:proofErr w:type="spellStart"/>
      <w:r w:rsidRPr="00503DAB">
        <w:rPr>
          <w:rFonts w:ascii="Calibri" w:hAnsi="Calibri" w:cs="Calibri"/>
          <w:szCs w:val="24"/>
        </w:rPr>
        <w:t>Prenafeta-Boldú</w:t>
      </w:r>
      <w:proofErr w:type="spellEnd"/>
      <w:r w:rsidRPr="00503DAB">
        <w:rPr>
          <w:rFonts w:ascii="Calibri" w:hAnsi="Calibri" w:cs="Calibri"/>
          <w:szCs w:val="24"/>
        </w:rPr>
        <w:t>, 2018)</w:t>
      </w:r>
      <w:r>
        <w:fldChar w:fldCharType="end"/>
      </w:r>
      <w:r>
        <w:t xml:space="preserve">. It is mentioned as F-measure in </w:t>
      </w:r>
      <w:r>
        <w:fldChar w:fldCharType="begin"/>
      </w:r>
      <w:r>
        <w:instrText xml:space="preserve"> ADDIN ZOTERO_ITEM CSL_CITATION {"citationID":"AvMlmMsB","properties":{"formattedCitation":"(Minh et al., 2017)","plainCitation":"(Minh et al., 2017)","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fldChar w:fldCharType="separate"/>
      </w:r>
      <w:r w:rsidRPr="00503DAB">
        <w:rPr>
          <w:rFonts w:ascii="Calibri" w:hAnsi="Calibri" w:cs="Calibri"/>
        </w:rPr>
        <w:t>(Minh et al., 2017)</w:t>
      </w:r>
      <w:r>
        <w:fldChar w:fldCharType="end"/>
      </w:r>
      <w:r>
        <w:t>.</w:t>
      </w:r>
    </w:p>
    <w:p w14:paraId="23D5FBCC" w14:textId="5BBC5BA6" w:rsidR="00FC2DE0" w:rsidRDefault="00FC2DE0" w:rsidP="00E93AD3">
      <w:pPr>
        <w:pStyle w:val="ListParagraph"/>
        <w:jc w:val="center"/>
      </w:pPr>
      <w:r>
        <w:t>F1=2 * (TP * FP)/(TP+FP)</w:t>
      </w:r>
    </w:p>
    <w:p w14:paraId="7B53A201" w14:textId="77777777" w:rsidR="00FC2DE0" w:rsidRDefault="00FC2DE0" w:rsidP="00FC2DE0"/>
    <w:p w14:paraId="62B19F74" w14:textId="79C4E707" w:rsidR="005C15C1" w:rsidRDefault="00B074C9" w:rsidP="005C15C1">
      <w:r>
        <w:t>Fish Classification</w:t>
      </w:r>
      <w:r w:rsidR="00277CDB">
        <w:t xml:space="preserve"> Evaluation</w:t>
      </w:r>
    </w:p>
    <w:p w14:paraId="340DF48E" w14:textId="441C55E7" w:rsidR="00B074C9" w:rsidRDefault="00B074C9" w:rsidP="005C15C1">
      <w:r>
        <w:t xml:space="preserve">The images from the fish classification was trained using the proposed Deep Convolutional Neural Network. The model scored a test accuracy of 99.78% and a test loss of </w:t>
      </w:r>
      <w:r w:rsidR="007E4EC8">
        <w:t>0.00722. The timeline for the accuracy and loss of the training and validation datasets are presented on Figure 5</w:t>
      </w:r>
      <w:r w:rsidR="00E93AD3">
        <w:t xml:space="preserve"> and Figure 6 respectively</w:t>
      </w:r>
      <w:r w:rsidR="007E4EC8">
        <w:t xml:space="preserve">. The corresponding classification reports are presented on Table 1 and the confusion matrix on Figure </w:t>
      </w:r>
      <w:r w:rsidR="00E93AD3">
        <w:t>7</w:t>
      </w:r>
      <w:r w:rsidR="007E4EC8">
        <w:t>.</w:t>
      </w:r>
      <w:r w:rsidR="00277CDB">
        <w:t xml:space="preserve"> Sample predictions on the test data are presented on Figure 8</w:t>
      </w:r>
      <w:r w:rsidR="004A79CB">
        <w:t>.</w:t>
      </w:r>
    </w:p>
    <w:p w14:paraId="784808AE" w14:textId="7E81FEB5" w:rsidR="00FD732B" w:rsidRDefault="00FD732B" w:rsidP="00E93AD3">
      <w:pPr>
        <w:jc w:val="center"/>
      </w:pPr>
      <w:r>
        <w:rPr>
          <w:noProof/>
        </w:rPr>
        <w:drawing>
          <wp:inline distT="0" distB="0" distL="0" distR="0" wp14:anchorId="6AF74D8F" wp14:editId="2C67510D">
            <wp:extent cx="4116664" cy="3027600"/>
            <wp:effectExtent l="0" t="0" r="0" b="0"/>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5C155D90" w14:textId="305C3EC8" w:rsidR="00FD732B" w:rsidRDefault="00FD732B" w:rsidP="00E93AD3">
      <w:pPr>
        <w:jc w:val="center"/>
      </w:pPr>
      <w:r>
        <w:t>FIGURE V</w:t>
      </w:r>
    </w:p>
    <w:p w14:paraId="2E907C0C" w14:textId="08FD4B8D" w:rsidR="00277CDB" w:rsidRDefault="00E93AD3" w:rsidP="00E93AD3">
      <w:pPr>
        <w:jc w:val="center"/>
      </w:pPr>
      <w:r>
        <w:rPr>
          <w:noProof/>
        </w:rPr>
        <w:lastRenderedPageBreak/>
        <w:drawing>
          <wp:inline distT="0" distB="0" distL="0" distR="0" wp14:anchorId="765771D1" wp14:editId="263A3B8F">
            <wp:extent cx="4114800" cy="3026229"/>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116199" cy="3027258"/>
                    </a:xfrm>
                    <a:prstGeom prst="rect">
                      <a:avLst/>
                    </a:prstGeom>
                  </pic:spPr>
                </pic:pic>
              </a:graphicData>
            </a:graphic>
          </wp:inline>
        </w:drawing>
      </w:r>
    </w:p>
    <w:p w14:paraId="33CE31D2" w14:textId="4EB9AC10" w:rsidR="0044144D" w:rsidRDefault="00277CDB" w:rsidP="0044144D">
      <w:pPr>
        <w:jc w:val="center"/>
      </w:pPr>
      <w:r>
        <w:t>FIGURE VI</w:t>
      </w:r>
      <w:r w:rsidR="006154D2">
        <w:fldChar w:fldCharType="begin"/>
      </w:r>
      <w:r w:rsidR="006154D2">
        <w:instrText xml:space="preserve"> LINK </w:instrText>
      </w:r>
      <w:r w:rsidR="0044144D">
        <w:instrText xml:space="preserve">Excel.Sheet.12 "C:\\Users\\Lanz Vincent Vencer\\Desktop\\School Files\\Software Engineering 2\\Tables\\Tables for paper.xlsx" "Fish classification reports!R4C2:R13C6" </w:instrText>
      </w:r>
      <w:r w:rsidR="006154D2">
        <w:instrText xml:space="preserve">\a \f 4 \h  \* MERGEFORMAT </w:instrText>
      </w:r>
      <w:r w:rsidR="0044144D">
        <w:fldChar w:fldCharType="separate"/>
      </w:r>
    </w:p>
    <w:p w14:paraId="6FE0C103" w14:textId="77777777" w:rsidR="006154D2" w:rsidRDefault="006154D2" w:rsidP="006154D2">
      <w:pPr>
        <w:spacing w:after="0"/>
      </w:pPr>
      <w:r>
        <w:fldChar w:fldCharType="end"/>
      </w:r>
      <w:r>
        <w:t xml:space="preserve">Table 1 </w:t>
      </w:r>
    </w:p>
    <w:p w14:paraId="270DD383" w14:textId="7C5D56DE" w:rsidR="0044144D" w:rsidRDefault="006154D2" w:rsidP="0044144D">
      <w:pPr>
        <w:spacing w:after="0"/>
      </w:pPr>
      <w:r>
        <w:t xml:space="preserve">Classification reports </w:t>
      </w:r>
      <w:r w:rsidR="008A5BA0">
        <w:t xml:space="preserve">of the fish dataset </w:t>
      </w:r>
      <w:r>
        <w:t>after evaluating the model with the test data.</w:t>
      </w:r>
      <w:r>
        <w:fldChar w:fldCharType="begin"/>
      </w:r>
      <w:r>
        <w:instrText xml:space="preserve"> LINK </w:instrText>
      </w:r>
      <w:r w:rsidR="0044144D">
        <w:instrText xml:space="preserve">Excel.Sheet.12 "C:\\Users\\Lanz Vincent Vencer\\Desktop\\School Files\\Software Engineering 2\\Tables\\Tables for paper.xlsx" "Fish classification reports!R4C2:R13C6" </w:instrText>
      </w:r>
      <w:r>
        <w:instrText xml:space="preserve">\a \f 4 \h  \* MERGEFORMAT </w:instrText>
      </w:r>
      <w:r w:rsidR="0044144D">
        <w:fldChar w:fldCharType="separate"/>
      </w:r>
    </w:p>
    <w:tbl>
      <w:tblPr>
        <w:tblW w:w="9542" w:type="dxa"/>
        <w:tblLook w:val="04A0" w:firstRow="1" w:lastRow="0" w:firstColumn="1" w:lastColumn="0" w:noHBand="0" w:noVBand="1"/>
      </w:tblPr>
      <w:tblGrid>
        <w:gridCol w:w="2749"/>
        <w:gridCol w:w="1833"/>
        <w:gridCol w:w="1833"/>
        <w:gridCol w:w="1833"/>
        <w:gridCol w:w="1294"/>
      </w:tblGrid>
      <w:tr w:rsidR="0044144D" w:rsidRPr="0044144D" w14:paraId="6FECA594" w14:textId="77777777" w:rsidTr="0044144D">
        <w:trPr>
          <w:divId w:val="1028876471"/>
          <w:trHeight w:val="313"/>
        </w:trPr>
        <w:tc>
          <w:tcPr>
            <w:tcW w:w="2749"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Class Name</w:t>
            </w:r>
          </w:p>
        </w:tc>
        <w:tc>
          <w:tcPr>
            <w:tcW w:w="1833"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Precision</w:t>
            </w:r>
          </w:p>
        </w:tc>
        <w:tc>
          <w:tcPr>
            <w:tcW w:w="1833"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call</w:t>
            </w:r>
          </w:p>
        </w:tc>
        <w:tc>
          <w:tcPr>
            <w:tcW w:w="1833"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F1-score</w:t>
            </w:r>
          </w:p>
        </w:tc>
        <w:tc>
          <w:tcPr>
            <w:tcW w:w="1294"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upport</w:t>
            </w:r>
          </w:p>
        </w:tc>
      </w:tr>
      <w:tr w:rsidR="0044144D" w:rsidRPr="0044144D" w14:paraId="2846FEDD"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6499035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Black Sea Sprat</w:t>
            </w:r>
          </w:p>
        </w:tc>
        <w:tc>
          <w:tcPr>
            <w:tcW w:w="1833" w:type="dxa"/>
            <w:tcBorders>
              <w:top w:val="nil"/>
              <w:left w:val="nil"/>
              <w:bottom w:val="nil"/>
              <w:right w:val="nil"/>
            </w:tcBorders>
            <w:shd w:val="clear" w:color="auto" w:fill="auto"/>
            <w:noWrap/>
            <w:vAlign w:val="bottom"/>
            <w:hideMark/>
          </w:tcPr>
          <w:p w14:paraId="5D2131A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D7A13A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F51CF68"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708E9069"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6</w:t>
            </w:r>
          </w:p>
        </w:tc>
      </w:tr>
      <w:tr w:rsidR="0044144D" w:rsidRPr="0044144D" w14:paraId="68D7B40B"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46AC1B5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Gilt-Head Bream</w:t>
            </w:r>
          </w:p>
        </w:tc>
        <w:tc>
          <w:tcPr>
            <w:tcW w:w="1833" w:type="dxa"/>
            <w:tcBorders>
              <w:top w:val="nil"/>
              <w:left w:val="nil"/>
              <w:bottom w:val="nil"/>
              <w:right w:val="nil"/>
            </w:tcBorders>
            <w:shd w:val="clear" w:color="auto" w:fill="auto"/>
            <w:noWrap/>
            <w:vAlign w:val="bottom"/>
            <w:hideMark/>
          </w:tcPr>
          <w:p w14:paraId="53A25F4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172F06B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02221425"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294" w:type="dxa"/>
            <w:tcBorders>
              <w:top w:val="nil"/>
              <w:left w:val="nil"/>
              <w:bottom w:val="nil"/>
              <w:right w:val="nil"/>
            </w:tcBorders>
            <w:shd w:val="clear" w:color="auto" w:fill="auto"/>
            <w:noWrap/>
            <w:vAlign w:val="bottom"/>
            <w:hideMark/>
          </w:tcPr>
          <w:p w14:paraId="706B8B9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8</w:t>
            </w:r>
          </w:p>
        </w:tc>
      </w:tr>
      <w:tr w:rsidR="0044144D" w:rsidRPr="0044144D" w14:paraId="6511B3D6"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3622E8C8" w14:textId="77777777" w:rsidR="0044144D" w:rsidRPr="0044144D" w:rsidRDefault="0044144D" w:rsidP="0044144D">
            <w:pPr>
              <w:spacing w:after="0" w:line="240" w:lineRule="auto"/>
              <w:rPr>
                <w:rFonts w:ascii="Calibri" w:eastAsia="Times New Roman" w:hAnsi="Calibri" w:cs="Calibri"/>
                <w:color w:val="000000"/>
                <w:lang w:eastAsia="en-PH"/>
              </w:rPr>
            </w:pPr>
            <w:proofErr w:type="spellStart"/>
            <w:r w:rsidRPr="0044144D">
              <w:rPr>
                <w:rFonts w:ascii="Calibri" w:eastAsia="Times New Roman" w:hAnsi="Calibri" w:cs="Calibri"/>
                <w:color w:val="000000"/>
                <w:lang w:eastAsia="en-PH"/>
              </w:rPr>
              <w:t>Hourse</w:t>
            </w:r>
            <w:proofErr w:type="spellEnd"/>
            <w:r w:rsidRPr="0044144D">
              <w:rPr>
                <w:rFonts w:ascii="Calibri" w:eastAsia="Times New Roman" w:hAnsi="Calibri" w:cs="Calibri"/>
                <w:color w:val="000000"/>
                <w:lang w:eastAsia="en-PH"/>
              </w:rPr>
              <w:t xml:space="preserve"> Mackerel</w:t>
            </w:r>
          </w:p>
        </w:tc>
        <w:tc>
          <w:tcPr>
            <w:tcW w:w="1833" w:type="dxa"/>
            <w:tcBorders>
              <w:top w:val="nil"/>
              <w:left w:val="nil"/>
              <w:bottom w:val="nil"/>
              <w:right w:val="nil"/>
            </w:tcBorders>
            <w:shd w:val="clear" w:color="auto" w:fill="auto"/>
            <w:noWrap/>
            <w:vAlign w:val="bottom"/>
            <w:hideMark/>
          </w:tcPr>
          <w:p w14:paraId="744911E0"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323FBAA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1E98C3D"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07B5D0A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2</w:t>
            </w:r>
          </w:p>
        </w:tc>
      </w:tr>
      <w:tr w:rsidR="0044144D" w:rsidRPr="0044144D" w14:paraId="76C5F038"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732D028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d Mullet</w:t>
            </w:r>
          </w:p>
        </w:tc>
        <w:tc>
          <w:tcPr>
            <w:tcW w:w="1833" w:type="dxa"/>
            <w:tcBorders>
              <w:top w:val="nil"/>
              <w:left w:val="nil"/>
              <w:bottom w:val="nil"/>
              <w:right w:val="nil"/>
            </w:tcBorders>
            <w:shd w:val="clear" w:color="auto" w:fill="auto"/>
            <w:noWrap/>
            <w:vAlign w:val="bottom"/>
            <w:hideMark/>
          </w:tcPr>
          <w:p w14:paraId="20C7544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19F81FA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5EE2FB9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44D9E8D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7</w:t>
            </w:r>
          </w:p>
        </w:tc>
      </w:tr>
      <w:tr w:rsidR="0044144D" w:rsidRPr="0044144D" w14:paraId="24450E2E"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229D811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d Sea Bream</w:t>
            </w:r>
          </w:p>
        </w:tc>
        <w:tc>
          <w:tcPr>
            <w:tcW w:w="1833" w:type="dxa"/>
            <w:tcBorders>
              <w:top w:val="nil"/>
              <w:left w:val="nil"/>
              <w:bottom w:val="nil"/>
              <w:right w:val="nil"/>
            </w:tcBorders>
            <w:shd w:val="clear" w:color="auto" w:fill="auto"/>
            <w:noWrap/>
            <w:vAlign w:val="bottom"/>
            <w:hideMark/>
          </w:tcPr>
          <w:p w14:paraId="0F6D323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6B2CDF1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3377778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09307D5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96</w:t>
            </w:r>
          </w:p>
        </w:tc>
      </w:tr>
      <w:tr w:rsidR="0044144D" w:rsidRPr="0044144D" w14:paraId="0B925F07"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83DCE8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ea Bass</w:t>
            </w:r>
          </w:p>
        </w:tc>
        <w:tc>
          <w:tcPr>
            <w:tcW w:w="1833" w:type="dxa"/>
            <w:tcBorders>
              <w:top w:val="nil"/>
              <w:left w:val="nil"/>
              <w:bottom w:val="nil"/>
              <w:right w:val="nil"/>
            </w:tcBorders>
            <w:shd w:val="clear" w:color="auto" w:fill="auto"/>
            <w:noWrap/>
            <w:vAlign w:val="bottom"/>
            <w:hideMark/>
          </w:tcPr>
          <w:p w14:paraId="462A013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47E715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11CE7A2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3930434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25</w:t>
            </w:r>
          </w:p>
        </w:tc>
      </w:tr>
      <w:tr w:rsidR="0044144D" w:rsidRPr="0044144D" w14:paraId="602741A5"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9544DA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hrimp</w:t>
            </w:r>
          </w:p>
        </w:tc>
        <w:tc>
          <w:tcPr>
            <w:tcW w:w="1833" w:type="dxa"/>
            <w:tcBorders>
              <w:top w:val="nil"/>
              <w:left w:val="nil"/>
              <w:bottom w:val="nil"/>
              <w:right w:val="nil"/>
            </w:tcBorders>
            <w:shd w:val="clear" w:color="auto" w:fill="auto"/>
            <w:noWrap/>
            <w:vAlign w:val="bottom"/>
            <w:hideMark/>
          </w:tcPr>
          <w:p w14:paraId="0234162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341994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6A1EF7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2D6D962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8</w:t>
            </w:r>
          </w:p>
        </w:tc>
      </w:tr>
      <w:tr w:rsidR="0044144D" w:rsidRPr="0044144D" w14:paraId="739E8C84"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5D0E3619"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triped Red Mullet</w:t>
            </w:r>
          </w:p>
        </w:tc>
        <w:tc>
          <w:tcPr>
            <w:tcW w:w="1833" w:type="dxa"/>
            <w:tcBorders>
              <w:top w:val="nil"/>
              <w:left w:val="nil"/>
              <w:bottom w:val="nil"/>
              <w:right w:val="nil"/>
            </w:tcBorders>
            <w:shd w:val="clear" w:color="auto" w:fill="auto"/>
            <w:noWrap/>
            <w:vAlign w:val="bottom"/>
            <w:hideMark/>
          </w:tcPr>
          <w:p w14:paraId="053E512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42BBE02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3C92ADE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294" w:type="dxa"/>
            <w:tcBorders>
              <w:top w:val="nil"/>
              <w:left w:val="nil"/>
              <w:bottom w:val="nil"/>
              <w:right w:val="nil"/>
            </w:tcBorders>
            <w:shd w:val="clear" w:color="auto" w:fill="auto"/>
            <w:noWrap/>
            <w:vAlign w:val="bottom"/>
            <w:hideMark/>
          </w:tcPr>
          <w:p w14:paraId="6226552D"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3</w:t>
            </w:r>
          </w:p>
        </w:tc>
      </w:tr>
      <w:tr w:rsidR="0044144D" w:rsidRPr="0044144D" w14:paraId="799D85C8" w14:textId="77777777" w:rsidTr="0044144D">
        <w:trPr>
          <w:divId w:val="1028876471"/>
          <w:trHeight w:val="313"/>
        </w:trPr>
        <w:tc>
          <w:tcPr>
            <w:tcW w:w="2749" w:type="dxa"/>
            <w:tcBorders>
              <w:top w:val="nil"/>
              <w:left w:val="nil"/>
              <w:bottom w:val="single" w:sz="4" w:space="0" w:color="000000"/>
              <w:right w:val="nil"/>
            </w:tcBorders>
            <w:shd w:val="clear" w:color="auto" w:fill="auto"/>
            <w:noWrap/>
            <w:vAlign w:val="bottom"/>
            <w:hideMark/>
          </w:tcPr>
          <w:p w14:paraId="248196B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Trout</w:t>
            </w:r>
          </w:p>
        </w:tc>
        <w:tc>
          <w:tcPr>
            <w:tcW w:w="1833" w:type="dxa"/>
            <w:tcBorders>
              <w:top w:val="nil"/>
              <w:left w:val="nil"/>
              <w:bottom w:val="single" w:sz="4" w:space="0" w:color="000000"/>
              <w:right w:val="nil"/>
            </w:tcBorders>
            <w:shd w:val="clear" w:color="auto" w:fill="auto"/>
            <w:noWrap/>
            <w:vAlign w:val="bottom"/>
            <w:hideMark/>
          </w:tcPr>
          <w:p w14:paraId="1A80DB5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single" w:sz="4" w:space="0" w:color="000000"/>
              <w:right w:val="nil"/>
            </w:tcBorders>
            <w:shd w:val="clear" w:color="auto" w:fill="auto"/>
            <w:noWrap/>
            <w:vAlign w:val="bottom"/>
            <w:hideMark/>
          </w:tcPr>
          <w:p w14:paraId="5C6BEDD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single" w:sz="4" w:space="0" w:color="000000"/>
              <w:right w:val="nil"/>
            </w:tcBorders>
            <w:shd w:val="clear" w:color="auto" w:fill="auto"/>
            <w:noWrap/>
            <w:vAlign w:val="bottom"/>
            <w:hideMark/>
          </w:tcPr>
          <w:p w14:paraId="33909C1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single" w:sz="4" w:space="0" w:color="000000"/>
              <w:right w:val="nil"/>
            </w:tcBorders>
            <w:shd w:val="clear" w:color="auto" w:fill="auto"/>
            <w:noWrap/>
            <w:vAlign w:val="bottom"/>
            <w:hideMark/>
          </w:tcPr>
          <w:p w14:paraId="4DC0D44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5</w:t>
            </w:r>
          </w:p>
        </w:tc>
      </w:tr>
    </w:tbl>
    <w:p w14:paraId="3C418F7F" w14:textId="2F74D6AC" w:rsidR="00E93AD3" w:rsidRDefault="006154D2" w:rsidP="008A5BA0">
      <w:pPr>
        <w:spacing w:after="0" w:line="240" w:lineRule="auto"/>
      </w:pPr>
      <w:r>
        <w:fldChar w:fldCharType="end"/>
      </w:r>
    </w:p>
    <w:p w14:paraId="15E92723" w14:textId="64E4A7E2" w:rsidR="00E93AD3" w:rsidRDefault="00277CDB" w:rsidP="008A5BA0">
      <w:pPr>
        <w:spacing w:after="0" w:line="240" w:lineRule="auto"/>
      </w:pPr>
      <w:r>
        <w:rPr>
          <w:noProof/>
        </w:rPr>
        <w:lastRenderedPageBreak/>
        <w:drawing>
          <wp:inline distT="0" distB="0" distL="0" distR="0" wp14:anchorId="319862B9" wp14:editId="5ECFCC7C">
            <wp:extent cx="5943600" cy="5638165"/>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33096617" w14:textId="00AE7531" w:rsidR="00277CDB" w:rsidRDefault="00277CDB" w:rsidP="00277CDB">
      <w:pPr>
        <w:spacing w:after="0" w:line="240" w:lineRule="auto"/>
        <w:jc w:val="center"/>
      </w:pPr>
      <w:r>
        <w:t>FIGURE VII</w:t>
      </w:r>
    </w:p>
    <w:p w14:paraId="3FD28203" w14:textId="09D28330" w:rsidR="00277CDB" w:rsidRDefault="00277CDB" w:rsidP="00277CDB">
      <w:pPr>
        <w:spacing w:after="0" w:line="240" w:lineRule="auto"/>
        <w:jc w:val="center"/>
      </w:pPr>
    </w:p>
    <w:p w14:paraId="6BFF7C10" w14:textId="0B057320" w:rsidR="00277CDB" w:rsidRDefault="00277CDB" w:rsidP="00277CDB">
      <w:pPr>
        <w:spacing w:after="0" w:line="240" w:lineRule="auto"/>
        <w:jc w:val="center"/>
      </w:pPr>
      <w:r>
        <w:rPr>
          <w:noProof/>
        </w:rPr>
        <w:lastRenderedPageBreak/>
        <w:drawing>
          <wp:inline distT="0" distB="0" distL="0" distR="0" wp14:anchorId="6B1E4713" wp14:editId="46F1599D">
            <wp:extent cx="5943600" cy="2835275"/>
            <wp:effectExtent l="0" t="0" r="0" b="3175"/>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835275"/>
                    </a:xfrm>
                    <a:prstGeom prst="rect">
                      <a:avLst/>
                    </a:prstGeom>
                  </pic:spPr>
                </pic:pic>
              </a:graphicData>
            </a:graphic>
          </wp:inline>
        </w:drawing>
      </w:r>
    </w:p>
    <w:p w14:paraId="3F933631" w14:textId="37B0D3E3" w:rsidR="00277CDB" w:rsidRDefault="00277CDB" w:rsidP="00277CDB">
      <w:pPr>
        <w:spacing w:after="0" w:line="240" w:lineRule="auto"/>
        <w:jc w:val="center"/>
      </w:pPr>
    </w:p>
    <w:p w14:paraId="15BD7DAA" w14:textId="20631B44" w:rsidR="00277CDB" w:rsidRDefault="00277CDB" w:rsidP="00277CDB">
      <w:pPr>
        <w:spacing w:after="0" w:line="240" w:lineRule="auto"/>
        <w:jc w:val="center"/>
      </w:pPr>
      <w:r>
        <w:t>FIGURE VIII</w:t>
      </w:r>
    </w:p>
    <w:p w14:paraId="0A0C2AB7" w14:textId="0FCF76CA" w:rsidR="00E93AD3" w:rsidRDefault="00E93AD3" w:rsidP="008A5BA0">
      <w:pPr>
        <w:spacing w:after="0" w:line="240" w:lineRule="auto"/>
      </w:pPr>
    </w:p>
    <w:p w14:paraId="1AFE04AE" w14:textId="552DD24A" w:rsidR="004A79CB" w:rsidRDefault="004A79CB" w:rsidP="004A79CB">
      <w:r>
        <w:t>Plant Disease Classification Evaluation</w:t>
      </w:r>
    </w:p>
    <w:p w14:paraId="1E0643AE" w14:textId="2F09D456" w:rsidR="004A79CB" w:rsidRDefault="004A79CB" w:rsidP="004A79CB">
      <w:r>
        <w:t xml:space="preserve">The images from the </w:t>
      </w:r>
      <w:r w:rsidR="001C1F41">
        <w:t>plant disease classification</w:t>
      </w:r>
      <w:r>
        <w:t xml:space="preserve"> was trained using the proposed Deep Convolutional Neural Network. The model scored a test accuracy of 9</w:t>
      </w:r>
      <w:r w:rsidR="00FD732B">
        <w:t>6</w:t>
      </w:r>
      <w:r>
        <w:t>.</w:t>
      </w:r>
      <w:r w:rsidR="00FD732B">
        <w:t>35</w:t>
      </w:r>
      <w:r>
        <w:t>% and a test loss of 0.</w:t>
      </w:r>
      <w:r w:rsidR="00FD732B">
        <w:t>11303</w:t>
      </w:r>
      <w:r>
        <w:t xml:space="preserve">. The timeline for the accuracy and loss of the training and validation datasets are presented on Figure </w:t>
      </w:r>
      <w:r w:rsidR="00FD732B">
        <w:t>9</w:t>
      </w:r>
      <w:r>
        <w:t xml:space="preserve"> and Figure </w:t>
      </w:r>
      <w:r w:rsidR="00FD732B">
        <w:t>10</w:t>
      </w:r>
      <w:r>
        <w:t xml:space="preserve"> respectively. The corresponding classification reports are presented on Table </w:t>
      </w:r>
      <w:r w:rsidR="00FD732B">
        <w:t>2</w:t>
      </w:r>
      <w:r>
        <w:t xml:space="preserve"> and the confusion matrix on Figure </w:t>
      </w:r>
      <w:r w:rsidR="00FD732B">
        <w:t>11</w:t>
      </w:r>
      <w:r>
        <w:t xml:space="preserve">. Sample predictions on the test data are presented on Figure </w:t>
      </w:r>
      <w:r w:rsidR="00FD732B">
        <w:t>12</w:t>
      </w:r>
    </w:p>
    <w:p w14:paraId="2723ACA1" w14:textId="3EE5644B" w:rsidR="00FD732B" w:rsidRDefault="00FD732B" w:rsidP="00FD732B">
      <w:pPr>
        <w:jc w:val="center"/>
      </w:pPr>
      <w:r>
        <w:rPr>
          <w:noProof/>
        </w:rPr>
        <w:drawing>
          <wp:inline distT="0" distB="0" distL="0" distR="0" wp14:anchorId="279505DC" wp14:editId="7193670D">
            <wp:extent cx="4116664" cy="3027600"/>
            <wp:effectExtent l="0" t="0" r="0" b="0"/>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014573C8" w14:textId="3F69A809" w:rsidR="00FD732B" w:rsidRDefault="00FD732B" w:rsidP="00FD732B">
      <w:pPr>
        <w:jc w:val="center"/>
      </w:pPr>
      <w:r>
        <w:t>FIGURE IX</w:t>
      </w:r>
    </w:p>
    <w:p w14:paraId="5360253B" w14:textId="19404EF1" w:rsidR="00FD732B" w:rsidRDefault="00FD732B" w:rsidP="00FD732B">
      <w:pPr>
        <w:jc w:val="center"/>
      </w:pPr>
      <w:r>
        <w:rPr>
          <w:noProof/>
        </w:rPr>
        <w:lastRenderedPageBreak/>
        <w:drawing>
          <wp:inline distT="0" distB="0" distL="0" distR="0" wp14:anchorId="6A44C7F0" wp14:editId="5DD39678">
            <wp:extent cx="4051321" cy="3027600"/>
            <wp:effectExtent l="0" t="0" r="635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51321" cy="3027600"/>
                    </a:xfrm>
                    <a:prstGeom prst="rect">
                      <a:avLst/>
                    </a:prstGeom>
                  </pic:spPr>
                </pic:pic>
              </a:graphicData>
            </a:graphic>
          </wp:inline>
        </w:drawing>
      </w:r>
    </w:p>
    <w:p w14:paraId="532122C1" w14:textId="26433148" w:rsidR="00FD732B" w:rsidRDefault="00FD732B" w:rsidP="00FD732B">
      <w:pPr>
        <w:jc w:val="center"/>
      </w:pPr>
      <w:r>
        <w:t>FIGURE X</w:t>
      </w:r>
    </w:p>
    <w:p w14:paraId="250CE1BA" w14:textId="0E1868B8" w:rsidR="00E93AD3" w:rsidRDefault="00E93AD3" w:rsidP="008A5BA0">
      <w:pPr>
        <w:spacing w:after="0" w:line="240" w:lineRule="auto"/>
      </w:pPr>
    </w:p>
    <w:p w14:paraId="5976209A" w14:textId="77777777" w:rsidR="004A79CB" w:rsidRDefault="004A79CB" w:rsidP="008A5BA0">
      <w:pPr>
        <w:spacing w:after="0" w:line="240" w:lineRule="auto"/>
      </w:pPr>
    </w:p>
    <w:p w14:paraId="6EF42A7D" w14:textId="7350BEC9" w:rsidR="00A01BE7" w:rsidRDefault="00A01BE7" w:rsidP="008A5BA0">
      <w:pPr>
        <w:spacing w:after="0" w:line="240" w:lineRule="auto"/>
      </w:pPr>
      <w:r>
        <w:t>Table 2</w:t>
      </w:r>
    </w:p>
    <w:p w14:paraId="1560A5D5" w14:textId="287CA151" w:rsidR="008A5BA0" w:rsidRDefault="00A01BE7" w:rsidP="00A01BE7">
      <w:pPr>
        <w:spacing w:after="0"/>
      </w:pPr>
      <w:r>
        <w:t>Classification reports of the plant village dataset after evaluating the model with the test data.</w:t>
      </w:r>
    </w:p>
    <w:tbl>
      <w:tblPr>
        <w:tblW w:w="9176" w:type="dxa"/>
        <w:tblLook w:val="04A0" w:firstRow="1" w:lastRow="0" w:firstColumn="1" w:lastColumn="0" w:noHBand="0" w:noVBand="1"/>
      </w:tblPr>
      <w:tblGrid>
        <w:gridCol w:w="3660"/>
        <w:gridCol w:w="1379"/>
        <w:gridCol w:w="1379"/>
        <w:gridCol w:w="1379"/>
        <w:gridCol w:w="1379"/>
      </w:tblGrid>
      <w:tr w:rsidR="008A5BA0" w:rsidRPr="008A5BA0" w14:paraId="7D35FE26" w14:textId="77777777" w:rsidTr="008A5BA0">
        <w:trPr>
          <w:trHeight w:val="285"/>
        </w:trPr>
        <w:tc>
          <w:tcPr>
            <w:tcW w:w="3660" w:type="dxa"/>
            <w:tcBorders>
              <w:top w:val="single" w:sz="4" w:space="0" w:color="000000"/>
              <w:left w:val="nil"/>
              <w:bottom w:val="single" w:sz="4" w:space="0" w:color="000000"/>
              <w:right w:val="nil"/>
            </w:tcBorders>
            <w:shd w:val="clear" w:color="auto" w:fill="auto"/>
            <w:noWrap/>
            <w:vAlign w:val="bottom"/>
            <w:hideMark/>
          </w:tcPr>
          <w:p w14:paraId="5B8FB87F" w14:textId="1FD457F1"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Class Name</w:t>
            </w:r>
          </w:p>
        </w:tc>
        <w:tc>
          <w:tcPr>
            <w:tcW w:w="1379" w:type="dxa"/>
            <w:tcBorders>
              <w:top w:val="single" w:sz="4" w:space="0" w:color="000000"/>
              <w:left w:val="nil"/>
              <w:bottom w:val="single" w:sz="4" w:space="0" w:color="000000"/>
              <w:right w:val="nil"/>
            </w:tcBorders>
            <w:shd w:val="clear" w:color="auto" w:fill="auto"/>
            <w:noWrap/>
            <w:vAlign w:val="bottom"/>
            <w:hideMark/>
          </w:tcPr>
          <w:p w14:paraId="33A5C182" w14:textId="661F1613"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P</w:t>
            </w:r>
            <w:r w:rsidRPr="008A5BA0">
              <w:rPr>
                <w:rFonts w:ascii="Calibri" w:eastAsia="Times New Roman" w:hAnsi="Calibri" w:cs="Calibri"/>
                <w:color w:val="000000"/>
                <w:lang w:eastAsia="en-PH"/>
              </w:rPr>
              <w:t>recision</w:t>
            </w:r>
          </w:p>
        </w:tc>
        <w:tc>
          <w:tcPr>
            <w:tcW w:w="1379" w:type="dxa"/>
            <w:tcBorders>
              <w:top w:val="single" w:sz="4" w:space="0" w:color="000000"/>
              <w:left w:val="nil"/>
              <w:bottom w:val="single" w:sz="4" w:space="0" w:color="000000"/>
              <w:right w:val="nil"/>
            </w:tcBorders>
            <w:shd w:val="clear" w:color="auto" w:fill="auto"/>
            <w:noWrap/>
            <w:vAlign w:val="bottom"/>
            <w:hideMark/>
          </w:tcPr>
          <w:p w14:paraId="78FD6074" w14:textId="1F05787E"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R</w:t>
            </w:r>
            <w:r w:rsidRPr="008A5BA0">
              <w:rPr>
                <w:rFonts w:ascii="Calibri" w:eastAsia="Times New Roman" w:hAnsi="Calibri" w:cs="Calibri"/>
                <w:color w:val="000000"/>
                <w:lang w:eastAsia="en-PH"/>
              </w:rPr>
              <w:t>ecall</w:t>
            </w:r>
          </w:p>
        </w:tc>
        <w:tc>
          <w:tcPr>
            <w:tcW w:w="1379" w:type="dxa"/>
            <w:tcBorders>
              <w:top w:val="single" w:sz="4" w:space="0" w:color="000000"/>
              <w:left w:val="nil"/>
              <w:bottom w:val="single" w:sz="4" w:space="0" w:color="000000"/>
              <w:right w:val="nil"/>
            </w:tcBorders>
            <w:shd w:val="clear" w:color="auto" w:fill="auto"/>
            <w:noWrap/>
            <w:vAlign w:val="bottom"/>
            <w:hideMark/>
          </w:tcPr>
          <w:p w14:paraId="2B6A463E" w14:textId="16DAD086"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F</w:t>
            </w:r>
            <w:r w:rsidRPr="008A5BA0">
              <w:rPr>
                <w:rFonts w:ascii="Calibri" w:eastAsia="Times New Roman" w:hAnsi="Calibri" w:cs="Calibri"/>
                <w:color w:val="000000"/>
                <w:lang w:eastAsia="en-PH"/>
              </w:rPr>
              <w:t>1-score</w:t>
            </w:r>
          </w:p>
        </w:tc>
        <w:tc>
          <w:tcPr>
            <w:tcW w:w="1379" w:type="dxa"/>
            <w:tcBorders>
              <w:top w:val="single" w:sz="4" w:space="0" w:color="000000"/>
              <w:left w:val="nil"/>
              <w:bottom w:val="single" w:sz="4" w:space="0" w:color="000000"/>
              <w:right w:val="nil"/>
            </w:tcBorders>
            <w:shd w:val="clear" w:color="auto" w:fill="auto"/>
            <w:noWrap/>
            <w:vAlign w:val="bottom"/>
            <w:hideMark/>
          </w:tcPr>
          <w:p w14:paraId="271574FE" w14:textId="4718CB62"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S</w:t>
            </w:r>
            <w:r w:rsidRPr="008A5BA0">
              <w:rPr>
                <w:rFonts w:ascii="Calibri" w:eastAsia="Times New Roman" w:hAnsi="Calibri" w:cs="Calibri"/>
                <w:color w:val="000000"/>
                <w:lang w:eastAsia="en-PH"/>
              </w:rPr>
              <w:t>upport</w:t>
            </w:r>
          </w:p>
        </w:tc>
      </w:tr>
      <w:tr w:rsidR="008A5BA0" w:rsidRPr="008A5BA0" w14:paraId="60FFEF8C" w14:textId="77777777" w:rsidTr="008A5BA0">
        <w:trPr>
          <w:trHeight w:val="285"/>
        </w:trPr>
        <w:tc>
          <w:tcPr>
            <w:tcW w:w="3660" w:type="dxa"/>
            <w:tcBorders>
              <w:top w:val="nil"/>
              <w:left w:val="nil"/>
              <w:bottom w:val="nil"/>
              <w:right w:val="nil"/>
            </w:tcBorders>
            <w:shd w:val="clear" w:color="auto" w:fill="auto"/>
            <w:noWrap/>
            <w:vAlign w:val="bottom"/>
            <w:hideMark/>
          </w:tcPr>
          <w:p w14:paraId="1B63FBC2" w14:textId="4CE44EBA"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 scab</w:t>
            </w:r>
          </w:p>
        </w:tc>
        <w:tc>
          <w:tcPr>
            <w:tcW w:w="1379" w:type="dxa"/>
            <w:tcBorders>
              <w:top w:val="nil"/>
              <w:left w:val="nil"/>
              <w:bottom w:val="nil"/>
              <w:right w:val="nil"/>
            </w:tcBorders>
            <w:shd w:val="clear" w:color="auto" w:fill="auto"/>
            <w:noWrap/>
            <w:vAlign w:val="bottom"/>
            <w:hideMark/>
          </w:tcPr>
          <w:p w14:paraId="65BDF00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42AD4ED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1</w:t>
            </w:r>
          </w:p>
        </w:tc>
        <w:tc>
          <w:tcPr>
            <w:tcW w:w="1379" w:type="dxa"/>
            <w:tcBorders>
              <w:top w:val="nil"/>
              <w:left w:val="nil"/>
              <w:bottom w:val="nil"/>
              <w:right w:val="nil"/>
            </w:tcBorders>
            <w:shd w:val="clear" w:color="auto" w:fill="auto"/>
            <w:noWrap/>
            <w:vAlign w:val="bottom"/>
            <w:hideMark/>
          </w:tcPr>
          <w:p w14:paraId="0DB6B7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9</w:t>
            </w:r>
          </w:p>
        </w:tc>
        <w:tc>
          <w:tcPr>
            <w:tcW w:w="1379" w:type="dxa"/>
            <w:tcBorders>
              <w:top w:val="nil"/>
              <w:left w:val="nil"/>
              <w:bottom w:val="nil"/>
              <w:right w:val="nil"/>
            </w:tcBorders>
            <w:shd w:val="clear" w:color="auto" w:fill="auto"/>
            <w:noWrap/>
            <w:vAlign w:val="bottom"/>
            <w:hideMark/>
          </w:tcPr>
          <w:p w14:paraId="35B0F6F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24</w:t>
            </w:r>
          </w:p>
        </w:tc>
      </w:tr>
      <w:tr w:rsidR="008A5BA0" w:rsidRPr="008A5BA0" w14:paraId="28B36C83" w14:textId="77777777" w:rsidTr="008A5BA0">
        <w:trPr>
          <w:trHeight w:val="285"/>
        </w:trPr>
        <w:tc>
          <w:tcPr>
            <w:tcW w:w="3660" w:type="dxa"/>
            <w:tcBorders>
              <w:top w:val="nil"/>
              <w:left w:val="nil"/>
              <w:bottom w:val="nil"/>
              <w:right w:val="nil"/>
            </w:tcBorders>
            <w:shd w:val="clear" w:color="auto" w:fill="auto"/>
            <w:noWrap/>
            <w:vAlign w:val="bottom"/>
            <w:hideMark/>
          </w:tcPr>
          <w:p w14:paraId="5595AB12" w14:textId="7B75F1D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ot</w:t>
            </w:r>
          </w:p>
        </w:tc>
        <w:tc>
          <w:tcPr>
            <w:tcW w:w="1379" w:type="dxa"/>
            <w:tcBorders>
              <w:top w:val="nil"/>
              <w:left w:val="nil"/>
              <w:bottom w:val="nil"/>
              <w:right w:val="nil"/>
            </w:tcBorders>
            <w:shd w:val="clear" w:color="auto" w:fill="auto"/>
            <w:noWrap/>
            <w:vAlign w:val="bottom"/>
            <w:hideMark/>
          </w:tcPr>
          <w:p w14:paraId="69D0A9E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511FC8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E1073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821187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28</w:t>
            </w:r>
          </w:p>
        </w:tc>
      </w:tr>
      <w:tr w:rsidR="008A5BA0" w:rsidRPr="008A5BA0" w14:paraId="26E1F77B" w14:textId="77777777" w:rsidTr="008A5BA0">
        <w:trPr>
          <w:trHeight w:val="285"/>
        </w:trPr>
        <w:tc>
          <w:tcPr>
            <w:tcW w:w="3660" w:type="dxa"/>
            <w:tcBorders>
              <w:top w:val="nil"/>
              <w:left w:val="nil"/>
              <w:bottom w:val="nil"/>
              <w:right w:val="nil"/>
            </w:tcBorders>
            <w:shd w:val="clear" w:color="auto" w:fill="auto"/>
            <w:noWrap/>
            <w:vAlign w:val="bottom"/>
            <w:hideMark/>
          </w:tcPr>
          <w:p w14:paraId="06569FC1" w14:textId="7FB999BB" w:rsidR="00FB6EED"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w:t>
            </w:r>
            <w:r>
              <w:rPr>
                <w:rFonts w:ascii="Calibri" w:eastAsia="Times New Roman" w:hAnsi="Calibri" w:cs="Calibri"/>
                <w:color w:val="000000"/>
                <w:lang w:eastAsia="en-PH"/>
              </w:rPr>
              <w:t xml:space="preserve">e </w:t>
            </w:r>
            <w:r w:rsidRPr="008A5BA0">
              <w:rPr>
                <w:rFonts w:ascii="Calibri" w:eastAsia="Times New Roman" w:hAnsi="Calibri" w:cs="Calibri"/>
                <w:color w:val="000000"/>
                <w:lang w:eastAsia="en-PH"/>
              </w:rPr>
              <w:t>Cedar</w:t>
            </w:r>
            <w:r>
              <w:rPr>
                <w:rFonts w:ascii="Calibri" w:eastAsia="Times New Roman" w:hAnsi="Calibri" w:cs="Calibri"/>
                <w:color w:val="000000"/>
                <w:lang w:eastAsia="en-PH"/>
              </w:rPr>
              <w:t xml:space="preserve"> </w:t>
            </w:r>
            <w:r w:rsidR="00FB6EED">
              <w:rPr>
                <w:rFonts w:ascii="Calibri" w:eastAsia="Times New Roman" w:hAnsi="Calibri" w:cs="Calibri"/>
                <w:color w:val="000000"/>
                <w:lang w:eastAsia="en-PH"/>
              </w:rPr>
              <w:t>-</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ust</w:t>
            </w:r>
          </w:p>
        </w:tc>
        <w:tc>
          <w:tcPr>
            <w:tcW w:w="1379" w:type="dxa"/>
            <w:tcBorders>
              <w:top w:val="nil"/>
              <w:left w:val="nil"/>
              <w:bottom w:val="nil"/>
              <w:right w:val="nil"/>
            </w:tcBorders>
            <w:shd w:val="clear" w:color="auto" w:fill="auto"/>
            <w:noWrap/>
            <w:vAlign w:val="bottom"/>
            <w:hideMark/>
          </w:tcPr>
          <w:p w14:paraId="443B718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377E12C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2</w:t>
            </w:r>
          </w:p>
        </w:tc>
        <w:tc>
          <w:tcPr>
            <w:tcW w:w="1379" w:type="dxa"/>
            <w:tcBorders>
              <w:top w:val="nil"/>
              <w:left w:val="nil"/>
              <w:bottom w:val="nil"/>
              <w:right w:val="nil"/>
            </w:tcBorders>
            <w:shd w:val="clear" w:color="auto" w:fill="auto"/>
            <w:noWrap/>
            <w:vAlign w:val="bottom"/>
            <w:hideMark/>
          </w:tcPr>
          <w:p w14:paraId="7AA3C0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772378E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60</w:t>
            </w:r>
          </w:p>
        </w:tc>
      </w:tr>
      <w:tr w:rsidR="008A5BA0" w:rsidRPr="008A5BA0" w14:paraId="6EA14320" w14:textId="77777777" w:rsidTr="008A5BA0">
        <w:trPr>
          <w:trHeight w:val="285"/>
        </w:trPr>
        <w:tc>
          <w:tcPr>
            <w:tcW w:w="3660" w:type="dxa"/>
            <w:tcBorders>
              <w:top w:val="nil"/>
              <w:left w:val="nil"/>
              <w:bottom w:val="nil"/>
              <w:right w:val="nil"/>
            </w:tcBorders>
            <w:shd w:val="clear" w:color="auto" w:fill="auto"/>
            <w:noWrap/>
            <w:vAlign w:val="bottom"/>
            <w:hideMark/>
          </w:tcPr>
          <w:p w14:paraId="45E00120" w14:textId="58A23E5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3D98017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0B7E029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7C35F6B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D472D4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36</w:t>
            </w:r>
          </w:p>
        </w:tc>
      </w:tr>
      <w:tr w:rsidR="008A5BA0" w:rsidRPr="008A5BA0" w14:paraId="5943003D" w14:textId="77777777" w:rsidTr="008A5BA0">
        <w:trPr>
          <w:trHeight w:val="285"/>
        </w:trPr>
        <w:tc>
          <w:tcPr>
            <w:tcW w:w="3660" w:type="dxa"/>
            <w:tcBorders>
              <w:top w:val="nil"/>
              <w:left w:val="nil"/>
              <w:bottom w:val="nil"/>
              <w:right w:val="nil"/>
            </w:tcBorders>
            <w:shd w:val="clear" w:color="auto" w:fill="auto"/>
            <w:noWrap/>
            <w:vAlign w:val="bottom"/>
            <w:hideMark/>
          </w:tcPr>
          <w:p w14:paraId="3B991B43" w14:textId="6971D49C"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Blueberr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7BB79DE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E31621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78DB93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30671A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26</w:t>
            </w:r>
          </w:p>
        </w:tc>
      </w:tr>
      <w:tr w:rsidR="008A5BA0" w:rsidRPr="008A5BA0" w14:paraId="3B89C376" w14:textId="77777777" w:rsidTr="008A5BA0">
        <w:trPr>
          <w:trHeight w:val="285"/>
        </w:trPr>
        <w:tc>
          <w:tcPr>
            <w:tcW w:w="3660" w:type="dxa"/>
            <w:tcBorders>
              <w:top w:val="nil"/>
              <w:left w:val="nil"/>
              <w:bottom w:val="nil"/>
              <w:right w:val="nil"/>
            </w:tcBorders>
            <w:shd w:val="clear" w:color="auto" w:fill="auto"/>
            <w:noWrap/>
            <w:vAlign w:val="bottom"/>
            <w:hideMark/>
          </w:tcPr>
          <w:p w14:paraId="7A6D05A3" w14:textId="4AE7E60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herry(including</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our)</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Powder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ldew</w:t>
            </w:r>
          </w:p>
        </w:tc>
        <w:tc>
          <w:tcPr>
            <w:tcW w:w="1379" w:type="dxa"/>
            <w:tcBorders>
              <w:top w:val="nil"/>
              <w:left w:val="nil"/>
              <w:bottom w:val="nil"/>
              <w:right w:val="nil"/>
            </w:tcBorders>
            <w:shd w:val="clear" w:color="auto" w:fill="auto"/>
            <w:noWrap/>
            <w:vAlign w:val="bottom"/>
            <w:hideMark/>
          </w:tcPr>
          <w:p w14:paraId="437E4A7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EFC2BB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B26264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1977C5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27</w:t>
            </w:r>
          </w:p>
        </w:tc>
      </w:tr>
      <w:tr w:rsidR="008A5BA0" w:rsidRPr="008A5BA0" w14:paraId="02C3D99B" w14:textId="77777777" w:rsidTr="008A5BA0">
        <w:trPr>
          <w:trHeight w:val="285"/>
        </w:trPr>
        <w:tc>
          <w:tcPr>
            <w:tcW w:w="3660" w:type="dxa"/>
            <w:tcBorders>
              <w:top w:val="nil"/>
              <w:left w:val="nil"/>
              <w:bottom w:val="nil"/>
              <w:right w:val="nil"/>
            </w:tcBorders>
            <w:shd w:val="clear" w:color="auto" w:fill="auto"/>
            <w:noWrap/>
            <w:vAlign w:val="bottom"/>
            <w:hideMark/>
          </w:tcPr>
          <w:p w14:paraId="2F1C6600" w14:textId="713A73C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herry(including</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our)</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6F81E98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65EA11C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FB9D33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76E9CF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80</w:t>
            </w:r>
          </w:p>
        </w:tc>
      </w:tr>
      <w:tr w:rsidR="008A5BA0" w:rsidRPr="008A5BA0" w14:paraId="1B88CD44" w14:textId="77777777" w:rsidTr="008A5BA0">
        <w:trPr>
          <w:trHeight w:val="285"/>
        </w:trPr>
        <w:tc>
          <w:tcPr>
            <w:tcW w:w="3660" w:type="dxa"/>
            <w:tcBorders>
              <w:top w:val="nil"/>
              <w:left w:val="nil"/>
              <w:bottom w:val="nil"/>
              <w:right w:val="nil"/>
            </w:tcBorders>
            <w:shd w:val="clear" w:color="auto" w:fill="auto"/>
            <w:noWrap/>
            <w:vAlign w:val="bottom"/>
            <w:hideMark/>
          </w:tcPr>
          <w:p w14:paraId="2E7FCE2D" w14:textId="680836D6"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proofErr w:type="spellStart"/>
            <w:r w:rsidRPr="008A5BA0">
              <w:rPr>
                <w:rFonts w:ascii="Calibri" w:eastAsia="Times New Roman" w:hAnsi="Calibri" w:cs="Calibri"/>
                <w:color w:val="000000"/>
                <w:lang w:eastAsia="en-PH"/>
              </w:rPr>
              <w:t>Cercospora</w:t>
            </w:r>
            <w:proofErr w:type="spellEnd"/>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 xml:space="preserve"> Gra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7815570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3</w:t>
            </w:r>
          </w:p>
        </w:tc>
        <w:tc>
          <w:tcPr>
            <w:tcW w:w="1379" w:type="dxa"/>
            <w:tcBorders>
              <w:top w:val="nil"/>
              <w:left w:val="nil"/>
              <w:bottom w:val="nil"/>
              <w:right w:val="nil"/>
            </w:tcBorders>
            <w:shd w:val="clear" w:color="auto" w:fill="auto"/>
            <w:noWrap/>
            <w:vAlign w:val="bottom"/>
            <w:hideMark/>
          </w:tcPr>
          <w:p w14:paraId="65B8D81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1</w:t>
            </w:r>
          </w:p>
        </w:tc>
        <w:tc>
          <w:tcPr>
            <w:tcW w:w="1379" w:type="dxa"/>
            <w:tcBorders>
              <w:top w:val="nil"/>
              <w:left w:val="nil"/>
              <w:bottom w:val="nil"/>
              <w:right w:val="nil"/>
            </w:tcBorders>
            <w:shd w:val="clear" w:color="auto" w:fill="auto"/>
            <w:noWrap/>
            <w:vAlign w:val="bottom"/>
            <w:hideMark/>
          </w:tcPr>
          <w:p w14:paraId="7F4628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2</w:t>
            </w:r>
          </w:p>
        </w:tc>
        <w:tc>
          <w:tcPr>
            <w:tcW w:w="1379" w:type="dxa"/>
            <w:tcBorders>
              <w:top w:val="nil"/>
              <w:left w:val="nil"/>
              <w:bottom w:val="nil"/>
              <w:right w:val="nil"/>
            </w:tcBorders>
            <w:shd w:val="clear" w:color="auto" w:fill="auto"/>
            <w:noWrap/>
            <w:vAlign w:val="bottom"/>
            <w:hideMark/>
          </w:tcPr>
          <w:p w14:paraId="4192105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10</w:t>
            </w:r>
          </w:p>
        </w:tc>
      </w:tr>
      <w:tr w:rsidR="008A5BA0" w:rsidRPr="008A5BA0" w14:paraId="574A53E3" w14:textId="77777777" w:rsidTr="008A5BA0">
        <w:trPr>
          <w:trHeight w:val="285"/>
        </w:trPr>
        <w:tc>
          <w:tcPr>
            <w:tcW w:w="3660" w:type="dxa"/>
            <w:tcBorders>
              <w:top w:val="nil"/>
              <w:left w:val="nil"/>
              <w:bottom w:val="nil"/>
              <w:right w:val="nil"/>
            </w:tcBorders>
            <w:shd w:val="clear" w:color="auto" w:fill="auto"/>
            <w:noWrap/>
            <w:vAlign w:val="bottom"/>
            <w:hideMark/>
          </w:tcPr>
          <w:p w14:paraId="6A377B5F" w14:textId="5D89997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ommon</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ust</w:t>
            </w:r>
            <w:r>
              <w:rPr>
                <w:rFonts w:ascii="Calibri" w:eastAsia="Times New Roman" w:hAnsi="Calibri" w:cs="Calibri"/>
                <w:color w:val="000000"/>
                <w:lang w:eastAsia="en-PH"/>
              </w:rPr>
              <w:t xml:space="preserve"> </w:t>
            </w:r>
          </w:p>
        </w:tc>
        <w:tc>
          <w:tcPr>
            <w:tcW w:w="1379" w:type="dxa"/>
            <w:tcBorders>
              <w:top w:val="nil"/>
              <w:left w:val="nil"/>
              <w:bottom w:val="nil"/>
              <w:right w:val="nil"/>
            </w:tcBorders>
            <w:shd w:val="clear" w:color="auto" w:fill="auto"/>
            <w:noWrap/>
            <w:vAlign w:val="bottom"/>
            <w:hideMark/>
          </w:tcPr>
          <w:p w14:paraId="6D84EB4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F425DE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01A3F3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19F7ECF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5</w:t>
            </w:r>
          </w:p>
        </w:tc>
      </w:tr>
      <w:tr w:rsidR="008A5BA0" w:rsidRPr="008A5BA0" w14:paraId="4E5A97DC" w14:textId="77777777" w:rsidTr="008A5BA0">
        <w:trPr>
          <w:trHeight w:val="285"/>
        </w:trPr>
        <w:tc>
          <w:tcPr>
            <w:tcW w:w="3660" w:type="dxa"/>
            <w:tcBorders>
              <w:top w:val="nil"/>
              <w:left w:val="nil"/>
              <w:bottom w:val="nil"/>
              <w:right w:val="nil"/>
            </w:tcBorders>
            <w:shd w:val="clear" w:color="auto" w:fill="auto"/>
            <w:noWrap/>
            <w:vAlign w:val="bottom"/>
            <w:hideMark/>
          </w:tcPr>
          <w:p w14:paraId="5980FFFC" w14:textId="541A7A1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Northern</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44E93C3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42B6EEE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7EF707B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65F04A2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1</w:t>
            </w:r>
          </w:p>
        </w:tc>
      </w:tr>
      <w:tr w:rsidR="008A5BA0" w:rsidRPr="008A5BA0" w14:paraId="74F93418" w14:textId="77777777" w:rsidTr="008A5BA0">
        <w:trPr>
          <w:trHeight w:val="285"/>
        </w:trPr>
        <w:tc>
          <w:tcPr>
            <w:tcW w:w="3660" w:type="dxa"/>
            <w:tcBorders>
              <w:top w:val="nil"/>
              <w:left w:val="nil"/>
              <w:bottom w:val="nil"/>
              <w:right w:val="nil"/>
            </w:tcBorders>
            <w:shd w:val="clear" w:color="auto" w:fill="auto"/>
            <w:noWrap/>
            <w:vAlign w:val="bottom"/>
            <w:hideMark/>
          </w:tcPr>
          <w:p w14:paraId="0480A1E6" w14:textId="2091514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55CFB94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D032ED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E28860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3A9D26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7</w:t>
            </w:r>
          </w:p>
        </w:tc>
      </w:tr>
      <w:tr w:rsidR="008A5BA0" w:rsidRPr="008A5BA0" w14:paraId="6030C587" w14:textId="77777777" w:rsidTr="008A5BA0">
        <w:trPr>
          <w:trHeight w:val="285"/>
        </w:trPr>
        <w:tc>
          <w:tcPr>
            <w:tcW w:w="3660" w:type="dxa"/>
            <w:tcBorders>
              <w:top w:val="nil"/>
              <w:left w:val="nil"/>
              <w:bottom w:val="nil"/>
              <w:right w:val="nil"/>
            </w:tcBorders>
            <w:shd w:val="clear" w:color="auto" w:fill="auto"/>
            <w:noWrap/>
            <w:vAlign w:val="bottom"/>
            <w:hideMark/>
          </w:tcPr>
          <w:p w14:paraId="175080E5" w14:textId="535E5FA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ot</w:t>
            </w:r>
          </w:p>
        </w:tc>
        <w:tc>
          <w:tcPr>
            <w:tcW w:w="1379" w:type="dxa"/>
            <w:tcBorders>
              <w:top w:val="nil"/>
              <w:left w:val="nil"/>
              <w:bottom w:val="nil"/>
              <w:right w:val="nil"/>
            </w:tcBorders>
            <w:shd w:val="clear" w:color="auto" w:fill="auto"/>
            <w:noWrap/>
            <w:vAlign w:val="bottom"/>
            <w:hideMark/>
          </w:tcPr>
          <w:p w14:paraId="066D948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4E8CA6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61A8A6F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1E19D5E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28</w:t>
            </w:r>
          </w:p>
        </w:tc>
      </w:tr>
      <w:tr w:rsidR="008A5BA0" w:rsidRPr="008A5BA0" w14:paraId="6D8ABB46" w14:textId="77777777" w:rsidTr="008A5BA0">
        <w:trPr>
          <w:trHeight w:val="285"/>
        </w:trPr>
        <w:tc>
          <w:tcPr>
            <w:tcW w:w="3660" w:type="dxa"/>
            <w:tcBorders>
              <w:top w:val="nil"/>
              <w:left w:val="nil"/>
              <w:bottom w:val="nil"/>
              <w:right w:val="nil"/>
            </w:tcBorders>
            <w:shd w:val="clear" w:color="auto" w:fill="auto"/>
            <w:noWrap/>
            <w:vAlign w:val="bottom"/>
            <w:hideMark/>
          </w:tcPr>
          <w:p w14:paraId="4A16C37A" w14:textId="5992BEE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Esca</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easles)</w:t>
            </w:r>
          </w:p>
        </w:tc>
        <w:tc>
          <w:tcPr>
            <w:tcW w:w="1379" w:type="dxa"/>
            <w:tcBorders>
              <w:top w:val="nil"/>
              <w:left w:val="nil"/>
              <w:bottom w:val="nil"/>
              <w:right w:val="nil"/>
            </w:tcBorders>
            <w:shd w:val="clear" w:color="auto" w:fill="auto"/>
            <w:noWrap/>
            <w:vAlign w:val="bottom"/>
            <w:hideMark/>
          </w:tcPr>
          <w:p w14:paraId="66560DB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0E58082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623CC91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50FBF8F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6</w:t>
            </w:r>
          </w:p>
        </w:tc>
      </w:tr>
      <w:tr w:rsidR="008A5BA0" w:rsidRPr="008A5BA0" w14:paraId="2901FB9D" w14:textId="77777777" w:rsidTr="008A5BA0">
        <w:trPr>
          <w:trHeight w:val="285"/>
        </w:trPr>
        <w:tc>
          <w:tcPr>
            <w:tcW w:w="3660" w:type="dxa"/>
            <w:tcBorders>
              <w:top w:val="nil"/>
              <w:left w:val="nil"/>
              <w:bottom w:val="nil"/>
              <w:right w:val="nil"/>
            </w:tcBorders>
            <w:shd w:val="clear" w:color="auto" w:fill="auto"/>
            <w:noWrap/>
            <w:vAlign w:val="bottom"/>
            <w:hideMark/>
          </w:tcPr>
          <w:p w14:paraId="7E3F5853" w14:textId="4606D025"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w:t>
            </w:r>
            <w:proofErr w:type="spellStart"/>
            <w:r w:rsidRPr="008A5BA0">
              <w:rPr>
                <w:rFonts w:ascii="Calibri" w:eastAsia="Times New Roman" w:hAnsi="Calibri" w:cs="Calibri"/>
                <w:color w:val="000000"/>
                <w:lang w:eastAsia="en-PH"/>
              </w:rPr>
              <w:t>Isariopsis</w:t>
            </w:r>
            <w:proofErr w:type="spellEnd"/>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5F2C579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32859C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7E08E3A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61399D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2</w:t>
            </w:r>
          </w:p>
        </w:tc>
      </w:tr>
      <w:tr w:rsidR="008A5BA0" w:rsidRPr="008A5BA0" w14:paraId="61F60449" w14:textId="77777777" w:rsidTr="008A5BA0">
        <w:trPr>
          <w:trHeight w:val="285"/>
        </w:trPr>
        <w:tc>
          <w:tcPr>
            <w:tcW w:w="3660" w:type="dxa"/>
            <w:tcBorders>
              <w:top w:val="nil"/>
              <w:left w:val="nil"/>
              <w:bottom w:val="nil"/>
              <w:right w:val="nil"/>
            </w:tcBorders>
            <w:shd w:val="clear" w:color="auto" w:fill="auto"/>
            <w:noWrap/>
            <w:vAlign w:val="bottom"/>
            <w:hideMark/>
          </w:tcPr>
          <w:p w14:paraId="4C1E9172" w14:textId="58C773F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w:t>
            </w:r>
            <w:r w:rsidR="00AC3E13">
              <w:rPr>
                <w:rFonts w:ascii="Calibri" w:eastAsia="Times New Roman" w:hAnsi="Calibri" w:cs="Calibri"/>
                <w:color w:val="000000"/>
                <w:lang w:eastAsia="en-PH"/>
              </w:rPr>
              <w:t xml:space="preserve">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4BBEB3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DF2937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0E0F9F3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85C8F6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2</w:t>
            </w:r>
          </w:p>
        </w:tc>
      </w:tr>
      <w:tr w:rsidR="008A5BA0" w:rsidRPr="008A5BA0" w14:paraId="12044F9D" w14:textId="77777777" w:rsidTr="008A5BA0">
        <w:trPr>
          <w:trHeight w:val="285"/>
        </w:trPr>
        <w:tc>
          <w:tcPr>
            <w:tcW w:w="3660" w:type="dxa"/>
            <w:tcBorders>
              <w:top w:val="nil"/>
              <w:left w:val="nil"/>
              <w:bottom w:val="nil"/>
              <w:right w:val="nil"/>
            </w:tcBorders>
            <w:shd w:val="clear" w:color="auto" w:fill="auto"/>
            <w:noWrap/>
            <w:vAlign w:val="bottom"/>
            <w:hideMark/>
          </w:tcPr>
          <w:p w14:paraId="360F4241" w14:textId="21B0FCA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Orange</w:t>
            </w:r>
            <w:r w:rsidR="00AC3E13">
              <w:rPr>
                <w:rFonts w:ascii="Calibri" w:eastAsia="Times New Roman" w:hAnsi="Calibri" w:cs="Calibri"/>
                <w:color w:val="000000"/>
                <w:lang w:eastAsia="en-PH"/>
              </w:rPr>
              <w:t xml:space="preserve"> </w:t>
            </w:r>
            <w:proofErr w:type="spellStart"/>
            <w:r w:rsidRPr="008A5BA0">
              <w:rPr>
                <w:rFonts w:ascii="Calibri" w:eastAsia="Times New Roman" w:hAnsi="Calibri" w:cs="Calibri"/>
                <w:color w:val="000000"/>
                <w:lang w:eastAsia="en-PH"/>
              </w:rPr>
              <w:t>Haunglongbing</w:t>
            </w:r>
            <w:proofErr w:type="spellEnd"/>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itrus</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greening)</w:t>
            </w:r>
          </w:p>
        </w:tc>
        <w:tc>
          <w:tcPr>
            <w:tcW w:w="1379" w:type="dxa"/>
            <w:tcBorders>
              <w:top w:val="nil"/>
              <w:left w:val="nil"/>
              <w:bottom w:val="nil"/>
              <w:right w:val="nil"/>
            </w:tcBorders>
            <w:shd w:val="clear" w:color="auto" w:fill="auto"/>
            <w:noWrap/>
            <w:vAlign w:val="bottom"/>
            <w:hideMark/>
          </w:tcPr>
          <w:p w14:paraId="026D9A5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1C7F16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2E859DF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70911F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85</w:t>
            </w:r>
          </w:p>
        </w:tc>
      </w:tr>
      <w:tr w:rsidR="008A5BA0" w:rsidRPr="008A5BA0" w14:paraId="622FE58A" w14:textId="77777777" w:rsidTr="008A5BA0">
        <w:trPr>
          <w:trHeight w:val="285"/>
        </w:trPr>
        <w:tc>
          <w:tcPr>
            <w:tcW w:w="3660" w:type="dxa"/>
            <w:tcBorders>
              <w:top w:val="nil"/>
              <w:left w:val="nil"/>
              <w:bottom w:val="nil"/>
              <w:right w:val="nil"/>
            </w:tcBorders>
            <w:shd w:val="clear" w:color="auto" w:fill="auto"/>
            <w:noWrap/>
            <w:vAlign w:val="bottom"/>
            <w:hideMark/>
          </w:tcPr>
          <w:p w14:paraId="4A6EE3B2" w14:textId="5E82B22F"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ach</w:t>
            </w:r>
            <w:r w:rsidR="00FB6EED">
              <w:rPr>
                <w:rFonts w:ascii="Calibri" w:eastAsia="Times New Roman" w:hAnsi="Calibri" w:cs="Calibri"/>
                <w:color w:val="000000"/>
                <w:lang w:eastAsia="en-PH"/>
              </w:rPr>
              <w:t xml:space="preserve"> </w:t>
            </w:r>
            <w:proofErr w:type="spellStart"/>
            <w:r w:rsidRPr="008A5BA0">
              <w:rPr>
                <w:rFonts w:ascii="Calibri" w:eastAsia="Times New Roman" w:hAnsi="Calibri" w:cs="Calibri"/>
                <w:color w:val="000000"/>
                <w:lang w:eastAsia="en-PH"/>
              </w:rPr>
              <w:t>Bacterial_spot</w:t>
            </w:r>
            <w:proofErr w:type="spellEnd"/>
          </w:p>
        </w:tc>
        <w:tc>
          <w:tcPr>
            <w:tcW w:w="1379" w:type="dxa"/>
            <w:tcBorders>
              <w:top w:val="nil"/>
              <w:left w:val="nil"/>
              <w:bottom w:val="nil"/>
              <w:right w:val="nil"/>
            </w:tcBorders>
            <w:shd w:val="clear" w:color="auto" w:fill="auto"/>
            <w:noWrap/>
            <w:vAlign w:val="bottom"/>
            <w:hideMark/>
          </w:tcPr>
          <w:p w14:paraId="1B21FD3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1FB900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2AD22C9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C05B64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469</w:t>
            </w:r>
          </w:p>
        </w:tc>
      </w:tr>
      <w:tr w:rsidR="008A5BA0" w:rsidRPr="008A5BA0" w14:paraId="79E2C336" w14:textId="77777777" w:rsidTr="008A5BA0">
        <w:trPr>
          <w:trHeight w:val="285"/>
        </w:trPr>
        <w:tc>
          <w:tcPr>
            <w:tcW w:w="3660" w:type="dxa"/>
            <w:tcBorders>
              <w:top w:val="nil"/>
              <w:left w:val="nil"/>
              <w:bottom w:val="nil"/>
              <w:right w:val="nil"/>
            </w:tcBorders>
            <w:shd w:val="clear" w:color="auto" w:fill="auto"/>
            <w:noWrap/>
            <w:vAlign w:val="bottom"/>
            <w:hideMark/>
          </w:tcPr>
          <w:p w14:paraId="6285CE1A" w14:textId="2256964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ach</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424095A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2BA428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7E97B9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DB9BF0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59</w:t>
            </w:r>
          </w:p>
        </w:tc>
      </w:tr>
      <w:tr w:rsidR="008A5BA0" w:rsidRPr="008A5BA0" w14:paraId="68424DF6" w14:textId="77777777" w:rsidTr="008A5BA0">
        <w:trPr>
          <w:trHeight w:val="285"/>
        </w:trPr>
        <w:tc>
          <w:tcPr>
            <w:tcW w:w="3660" w:type="dxa"/>
            <w:tcBorders>
              <w:top w:val="nil"/>
              <w:left w:val="nil"/>
              <w:bottom w:val="nil"/>
              <w:right w:val="nil"/>
            </w:tcBorders>
            <w:shd w:val="clear" w:color="auto" w:fill="auto"/>
            <w:noWrap/>
            <w:vAlign w:val="bottom"/>
            <w:hideMark/>
          </w:tcPr>
          <w:p w14:paraId="0B67F3FE" w14:textId="7A19E11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lastRenderedPageBreak/>
              <w:t>Pepper,</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ell</w:t>
            </w:r>
            <w:r w:rsidR="00FB6EED">
              <w:rPr>
                <w:rFonts w:ascii="Calibri" w:eastAsia="Times New Roman" w:hAnsi="Calibri" w:cs="Calibri"/>
                <w:color w:val="000000"/>
                <w:lang w:eastAsia="en-PH"/>
              </w:rPr>
              <w:t xml:space="preserve"> – </w:t>
            </w:r>
            <w:r w:rsidRPr="008A5BA0">
              <w:rPr>
                <w:rFonts w:ascii="Calibri" w:eastAsia="Times New Roman" w:hAnsi="Calibri" w:cs="Calibri"/>
                <w:color w:val="000000"/>
                <w:lang w:eastAsia="en-PH"/>
              </w:rPr>
              <w:t>Bacterial</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2E08170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0768A43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547093B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7DDED29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12</w:t>
            </w:r>
          </w:p>
        </w:tc>
      </w:tr>
      <w:tr w:rsidR="008A5BA0" w:rsidRPr="008A5BA0" w14:paraId="676F3B80" w14:textId="77777777" w:rsidTr="008A5BA0">
        <w:trPr>
          <w:trHeight w:val="285"/>
        </w:trPr>
        <w:tc>
          <w:tcPr>
            <w:tcW w:w="3660" w:type="dxa"/>
            <w:tcBorders>
              <w:top w:val="nil"/>
              <w:left w:val="nil"/>
              <w:bottom w:val="nil"/>
              <w:right w:val="nil"/>
            </w:tcBorders>
            <w:shd w:val="clear" w:color="auto" w:fill="auto"/>
            <w:noWrap/>
            <w:vAlign w:val="bottom"/>
            <w:hideMark/>
          </w:tcPr>
          <w:p w14:paraId="52B5C57C" w14:textId="52FE7B63" w:rsidR="00FB6EED"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pper,</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ell</w:t>
            </w:r>
            <w:r w:rsidR="00FB6EED">
              <w:rPr>
                <w:rFonts w:ascii="Calibri" w:eastAsia="Times New Roman" w:hAnsi="Calibri" w:cs="Calibri"/>
                <w:color w:val="000000"/>
                <w:lang w:eastAsia="en-PH"/>
              </w:rPr>
              <w:t xml:space="preserve"> –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22660E3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403B807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5BB0E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41D69C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02</w:t>
            </w:r>
          </w:p>
        </w:tc>
      </w:tr>
      <w:tr w:rsidR="008A5BA0" w:rsidRPr="008A5BA0" w14:paraId="3D7ADFDB" w14:textId="77777777" w:rsidTr="008A5BA0">
        <w:trPr>
          <w:trHeight w:val="285"/>
        </w:trPr>
        <w:tc>
          <w:tcPr>
            <w:tcW w:w="3660" w:type="dxa"/>
            <w:tcBorders>
              <w:top w:val="nil"/>
              <w:left w:val="nil"/>
              <w:bottom w:val="nil"/>
              <w:right w:val="nil"/>
            </w:tcBorders>
            <w:shd w:val="clear" w:color="auto" w:fill="auto"/>
            <w:noWrap/>
            <w:vAlign w:val="bottom"/>
            <w:hideMark/>
          </w:tcPr>
          <w:p w14:paraId="314A794A" w14:textId="5C42B15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Early</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111BD2E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73773C5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4052AD9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3ED99D7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2</w:t>
            </w:r>
          </w:p>
        </w:tc>
      </w:tr>
      <w:tr w:rsidR="008A5BA0" w:rsidRPr="008A5BA0" w14:paraId="27C23406" w14:textId="77777777" w:rsidTr="008A5BA0">
        <w:trPr>
          <w:trHeight w:val="285"/>
        </w:trPr>
        <w:tc>
          <w:tcPr>
            <w:tcW w:w="3660" w:type="dxa"/>
            <w:tcBorders>
              <w:top w:val="nil"/>
              <w:left w:val="nil"/>
              <w:bottom w:val="nil"/>
              <w:right w:val="nil"/>
            </w:tcBorders>
            <w:shd w:val="clear" w:color="auto" w:fill="auto"/>
            <w:noWrap/>
            <w:vAlign w:val="bottom"/>
            <w:hideMark/>
          </w:tcPr>
          <w:p w14:paraId="2DEAB78A" w14:textId="74DDB40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ate</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209000F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4F813F9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2C728C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417E5CF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4</w:t>
            </w:r>
          </w:p>
        </w:tc>
      </w:tr>
      <w:tr w:rsidR="008A5BA0" w:rsidRPr="008A5BA0" w14:paraId="0AF47ACE" w14:textId="77777777" w:rsidTr="008A5BA0">
        <w:trPr>
          <w:trHeight w:val="285"/>
        </w:trPr>
        <w:tc>
          <w:tcPr>
            <w:tcW w:w="3660" w:type="dxa"/>
            <w:tcBorders>
              <w:top w:val="nil"/>
              <w:left w:val="nil"/>
              <w:bottom w:val="nil"/>
              <w:right w:val="nil"/>
            </w:tcBorders>
            <w:shd w:val="clear" w:color="auto" w:fill="auto"/>
            <w:noWrap/>
            <w:vAlign w:val="bottom"/>
            <w:hideMark/>
          </w:tcPr>
          <w:p w14:paraId="6052830C" w14:textId="6A33BE1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587A5E6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698405E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5</w:t>
            </w:r>
          </w:p>
        </w:tc>
        <w:tc>
          <w:tcPr>
            <w:tcW w:w="1379" w:type="dxa"/>
            <w:tcBorders>
              <w:top w:val="nil"/>
              <w:left w:val="nil"/>
              <w:bottom w:val="nil"/>
              <w:right w:val="nil"/>
            </w:tcBorders>
            <w:shd w:val="clear" w:color="auto" w:fill="auto"/>
            <w:noWrap/>
            <w:vAlign w:val="bottom"/>
            <w:hideMark/>
          </w:tcPr>
          <w:p w14:paraId="08E37E7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2</w:t>
            </w:r>
          </w:p>
        </w:tc>
        <w:tc>
          <w:tcPr>
            <w:tcW w:w="1379" w:type="dxa"/>
            <w:tcBorders>
              <w:top w:val="nil"/>
              <w:left w:val="nil"/>
              <w:bottom w:val="nil"/>
              <w:right w:val="nil"/>
            </w:tcBorders>
            <w:shd w:val="clear" w:color="auto" w:fill="auto"/>
            <w:noWrap/>
            <w:vAlign w:val="bottom"/>
            <w:hideMark/>
          </w:tcPr>
          <w:p w14:paraId="1A780F6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9</w:t>
            </w:r>
          </w:p>
        </w:tc>
      </w:tr>
      <w:tr w:rsidR="008A5BA0" w:rsidRPr="008A5BA0" w14:paraId="50069337" w14:textId="77777777" w:rsidTr="008A5BA0">
        <w:trPr>
          <w:trHeight w:val="285"/>
        </w:trPr>
        <w:tc>
          <w:tcPr>
            <w:tcW w:w="3660" w:type="dxa"/>
            <w:tcBorders>
              <w:top w:val="nil"/>
              <w:left w:val="nil"/>
              <w:bottom w:val="nil"/>
              <w:right w:val="nil"/>
            </w:tcBorders>
            <w:shd w:val="clear" w:color="auto" w:fill="auto"/>
            <w:noWrap/>
            <w:vAlign w:val="bottom"/>
            <w:hideMark/>
          </w:tcPr>
          <w:p w14:paraId="6017D8C5" w14:textId="7631897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Rasp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0DE3F6A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7D7A2C8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30AF1F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5F055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9</w:t>
            </w:r>
          </w:p>
        </w:tc>
      </w:tr>
      <w:tr w:rsidR="008A5BA0" w:rsidRPr="008A5BA0" w14:paraId="715AFBA9" w14:textId="77777777" w:rsidTr="008A5BA0">
        <w:trPr>
          <w:trHeight w:val="285"/>
        </w:trPr>
        <w:tc>
          <w:tcPr>
            <w:tcW w:w="3660" w:type="dxa"/>
            <w:tcBorders>
              <w:top w:val="nil"/>
              <w:left w:val="nil"/>
              <w:bottom w:val="nil"/>
              <w:right w:val="nil"/>
            </w:tcBorders>
            <w:shd w:val="clear" w:color="auto" w:fill="auto"/>
            <w:noWrap/>
            <w:vAlign w:val="bottom"/>
            <w:hideMark/>
          </w:tcPr>
          <w:p w14:paraId="274A900E" w14:textId="170C3730"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oybean</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7285323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AE44C9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235BD46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14F0B4F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980</w:t>
            </w:r>
          </w:p>
        </w:tc>
      </w:tr>
      <w:tr w:rsidR="008A5BA0" w:rsidRPr="008A5BA0" w14:paraId="3FDD96C4" w14:textId="77777777" w:rsidTr="008A5BA0">
        <w:trPr>
          <w:trHeight w:val="285"/>
        </w:trPr>
        <w:tc>
          <w:tcPr>
            <w:tcW w:w="3660" w:type="dxa"/>
            <w:tcBorders>
              <w:top w:val="nil"/>
              <w:left w:val="nil"/>
              <w:bottom w:val="nil"/>
              <w:right w:val="nil"/>
            </w:tcBorders>
            <w:shd w:val="clear" w:color="auto" w:fill="auto"/>
            <w:noWrap/>
            <w:vAlign w:val="bottom"/>
            <w:hideMark/>
          </w:tcPr>
          <w:p w14:paraId="4A75685F" w14:textId="70CCCED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quash</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Powde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ldew</w:t>
            </w:r>
          </w:p>
        </w:tc>
        <w:tc>
          <w:tcPr>
            <w:tcW w:w="1379" w:type="dxa"/>
            <w:tcBorders>
              <w:top w:val="nil"/>
              <w:left w:val="nil"/>
              <w:bottom w:val="nil"/>
              <w:right w:val="nil"/>
            </w:tcBorders>
            <w:shd w:val="clear" w:color="auto" w:fill="auto"/>
            <w:noWrap/>
            <w:vAlign w:val="bottom"/>
            <w:hideMark/>
          </w:tcPr>
          <w:p w14:paraId="1531E69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3668262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48C138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CD559A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66</w:t>
            </w:r>
          </w:p>
        </w:tc>
      </w:tr>
      <w:tr w:rsidR="008A5BA0" w:rsidRPr="008A5BA0" w14:paraId="17A72A6E" w14:textId="77777777" w:rsidTr="008A5BA0">
        <w:trPr>
          <w:trHeight w:val="285"/>
        </w:trPr>
        <w:tc>
          <w:tcPr>
            <w:tcW w:w="3660" w:type="dxa"/>
            <w:tcBorders>
              <w:top w:val="nil"/>
              <w:left w:val="nil"/>
              <w:bottom w:val="nil"/>
              <w:right w:val="nil"/>
            </w:tcBorders>
            <w:shd w:val="clear" w:color="auto" w:fill="auto"/>
            <w:noWrap/>
            <w:vAlign w:val="bottom"/>
            <w:hideMark/>
          </w:tcPr>
          <w:p w14:paraId="32EDA609" w14:textId="61A202DF"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traw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corch</w:t>
            </w:r>
          </w:p>
        </w:tc>
        <w:tc>
          <w:tcPr>
            <w:tcW w:w="1379" w:type="dxa"/>
            <w:tcBorders>
              <w:top w:val="nil"/>
              <w:left w:val="nil"/>
              <w:bottom w:val="nil"/>
              <w:right w:val="nil"/>
            </w:tcBorders>
            <w:shd w:val="clear" w:color="auto" w:fill="auto"/>
            <w:noWrap/>
            <w:vAlign w:val="bottom"/>
            <w:hideMark/>
          </w:tcPr>
          <w:p w14:paraId="6207700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52617E5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013848C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674D32E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5</w:t>
            </w:r>
          </w:p>
        </w:tc>
      </w:tr>
      <w:tr w:rsidR="008A5BA0" w:rsidRPr="008A5BA0" w14:paraId="77B88730" w14:textId="77777777" w:rsidTr="008A5BA0">
        <w:trPr>
          <w:trHeight w:val="285"/>
        </w:trPr>
        <w:tc>
          <w:tcPr>
            <w:tcW w:w="3660" w:type="dxa"/>
            <w:tcBorders>
              <w:top w:val="nil"/>
              <w:left w:val="nil"/>
              <w:bottom w:val="nil"/>
              <w:right w:val="nil"/>
            </w:tcBorders>
            <w:shd w:val="clear" w:color="auto" w:fill="auto"/>
            <w:noWrap/>
            <w:vAlign w:val="bottom"/>
            <w:hideMark/>
          </w:tcPr>
          <w:p w14:paraId="031380BA" w14:textId="16CECC6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traw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1E3E0CF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D84AF8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64DF32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277612B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6</w:t>
            </w:r>
          </w:p>
        </w:tc>
      </w:tr>
      <w:tr w:rsidR="008A5BA0" w:rsidRPr="008A5BA0" w14:paraId="6A2D6871" w14:textId="77777777" w:rsidTr="008A5BA0">
        <w:trPr>
          <w:trHeight w:val="285"/>
        </w:trPr>
        <w:tc>
          <w:tcPr>
            <w:tcW w:w="3660" w:type="dxa"/>
            <w:tcBorders>
              <w:top w:val="nil"/>
              <w:left w:val="nil"/>
              <w:bottom w:val="nil"/>
              <w:right w:val="nil"/>
            </w:tcBorders>
            <w:shd w:val="clear" w:color="auto" w:fill="auto"/>
            <w:noWrap/>
            <w:vAlign w:val="bottom"/>
            <w:hideMark/>
          </w:tcPr>
          <w:p w14:paraId="7D2729AE" w14:textId="7770BDC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acterial</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6276F21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0833571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34A1FB2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452CFE8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417</w:t>
            </w:r>
          </w:p>
        </w:tc>
      </w:tr>
      <w:tr w:rsidR="008A5BA0" w:rsidRPr="008A5BA0" w14:paraId="3FC704AE" w14:textId="77777777" w:rsidTr="008A5BA0">
        <w:trPr>
          <w:trHeight w:val="285"/>
        </w:trPr>
        <w:tc>
          <w:tcPr>
            <w:tcW w:w="3660" w:type="dxa"/>
            <w:tcBorders>
              <w:top w:val="nil"/>
              <w:left w:val="nil"/>
              <w:bottom w:val="nil"/>
              <w:right w:val="nil"/>
            </w:tcBorders>
            <w:shd w:val="clear" w:color="auto" w:fill="auto"/>
            <w:noWrap/>
            <w:vAlign w:val="bottom"/>
            <w:hideMark/>
          </w:tcPr>
          <w:p w14:paraId="6B0CAA5D" w14:textId="7190F02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w:t>
            </w:r>
            <w:r w:rsidR="002113D9">
              <w:rPr>
                <w:rFonts w:ascii="Calibri" w:eastAsia="Times New Roman" w:hAnsi="Calibri" w:cs="Calibri"/>
                <w:color w:val="000000"/>
                <w:lang w:eastAsia="en-PH"/>
              </w:rPr>
              <w:t xml:space="preserve">o </w:t>
            </w:r>
            <w:r w:rsidRPr="008A5BA0">
              <w:rPr>
                <w:rFonts w:ascii="Calibri" w:eastAsia="Times New Roman" w:hAnsi="Calibri" w:cs="Calibri"/>
                <w:color w:val="000000"/>
                <w:lang w:eastAsia="en-PH"/>
              </w:rPr>
              <w:t>Earl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5FF0A08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5</w:t>
            </w:r>
          </w:p>
        </w:tc>
        <w:tc>
          <w:tcPr>
            <w:tcW w:w="1379" w:type="dxa"/>
            <w:tcBorders>
              <w:top w:val="nil"/>
              <w:left w:val="nil"/>
              <w:bottom w:val="nil"/>
              <w:right w:val="nil"/>
            </w:tcBorders>
            <w:shd w:val="clear" w:color="auto" w:fill="auto"/>
            <w:noWrap/>
            <w:vAlign w:val="bottom"/>
            <w:hideMark/>
          </w:tcPr>
          <w:p w14:paraId="2D4B46D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67</w:t>
            </w:r>
          </w:p>
        </w:tc>
        <w:tc>
          <w:tcPr>
            <w:tcW w:w="1379" w:type="dxa"/>
            <w:tcBorders>
              <w:top w:val="nil"/>
              <w:left w:val="nil"/>
              <w:bottom w:val="nil"/>
              <w:right w:val="nil"/>
            </w:tcBorders>
            <w:shd w:val="clear" w:color="auto" w:fill="auto"/>
            <w:noWrap/>
            <w:vAlign w:val="bottom"/>
            <w:hideMark/>
          </w:tcPr>
          <w:p w14:paraId="3BEA74B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75</w:t>
            </w:r>
          </w:p>
        </w:tc>
        <w:tc>
          <w:tcPr>
            <w:tcW w:w="1379" w:type="dxa"/>
            <w:tcBorders>
              <w:top w:val="nil"/>
              <w:left w:val="nil"/>
              <w:bottom w:val="nil"/>
              <w:right w:val="nil"/>
            </w:tcBorders>
            <w:shd w:val="clear" w:color="auto" w:fill="auto"/>
            <w:noWrap/>
            <w:vAlign w:val="bottom"/>
            <w:hideMark/>
          </w:tcPr>
          <w:p w14:paraId="2C8D321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89</w:t>
            </w:r>
          </w:p>
        </w:tc>
      </w:tr>
      <w:tr w:rsidR="008A5BA0" w:rsidRPr="008A5BA0" w14:paraId="52830920" w14:textId="77777777" w:rsidTr="008A5BA0">
        <w:trPr>
          <w:trHeight w:val="285"/>
        </w:trPr>
        <w:tc>
          <w:tcPr>
            <w:tcW w:w="3660" w:type="dxa"/>
            <w:tcBorders>
              <w:top w:val="nil"/>
              <w:left w:val="nil"/>
              <w:bottom w:val="nil"/>
              <w:right w:val="nil"/>
            </w:tcBorders>
            <w:shd w:val="clear" w:color="auto" w:fill="auto"/>
            <w:noWrap/>
            <w:vAlign w:val="bottom"/>
            <w:hideMark/>
          </w:tcPr>
          <w:p w14:paraId="510B51C4" w14:textId="4C719CF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ate</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3A4C9BC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2800F76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481F5F7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769F260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80</w:t>
            </w:r>
          </w:p>
        </w:tc>
      </w:tr>
      <w:tr w:rsidR="008A5BA0" w:rsidRPr="008A5BA0" w14:paraId="1189BA53" w14:textId="77777777" w:rsidTr="008A5BA0">
        <w:trPr>
          <w:trHeight w:val="285"/>
        </w:trPr>
        <w:tc>
          <w:tcPr>
            <w:tcW w:w="3660" w:type="dxa"/>
            <w:tcBorders>
              <w:top w:val="nil"/>
              <w:left w:val="nil"/>
              <w:bottom w:val="nil"/>
              <w:right w:val="nil"/>
            </w:tcBorders>
            <w:shd w:val="clear" w:color="auto" w:fill="auto"/>
            <w:noWrap/>
            <w:vAlign w:val="bottom"/>
            <w:hideMark/>
          </w:tcPr>
          <w:p w14:paraId="0801F329" w14:textId="7A5994D3"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old</w:t>
            </w:r>
          </w:p>
        </w:tc>
        <w:tc>
          <w:tcPr>
            <w:tcW w:w="1379" w:type="dxa"/>
            <w:tcBorders>
              <w:top w:val="nil"/>
              <w:left w:val="nil"/>
              <w:bottom w:val="nil"/>
              <w:right w:val="nil"/>
            </w:tcBorders>
            <w:shd w:val="clear" w:color="auto" w:fill="auto"/>
            <w:noWrap/>
            <w:vAlign w:val="bottom"/>
            <w:hideMark/>
          </w:tcPr>
          <w:p w14:paraId="4DDA19E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43207AA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500D1F7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227C31A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1</w:t>
            </w:r>
          </w:p>
        </w:tc>
      </w:tr>
      <w:tr w:rsidR="008A5BA0" w:rsidRPr="008A5BA0" w14:paraId="32A4F45B" w14:textId="77777777" w:rsidTr="008A5BA0">
        <w:trPr>
          <w:trHeight w:val="285"/>
        </w:trPr>
        <w:tc>
          <w:tcPr>
            <w:tcW w:w="3660" w:type="dxa"/>
            <w:tcBorders>
              <w:top w:val="nil"/>
              <w:left w:val="nil"/>
              <w:bottom w:val="nil"/>
              <w:right w:val="nil"/>
            </w:tcBorders>
            <w:shd w:val="clear" w:color="auto" w:fill="auto"/>
            <w:noWrap/>
            <w:vAlign w:val="bottom"/>
            <w:hideMark/>
          </w:tcPr>
          <w:p w14:paraId="6BBDAFC8" w14:textId="5E9DEFC1"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eptoria</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670D7D3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7</w:t>
            </w:r>
          </w:p>
        </w:tc>
        <w:tc>
          <w:tcPr>
            <w:tcW w:w="1379" w:type="dxa"/>
            <w:tcBorders>
              <w:top w:val="nil"/>
              <w:left w:val="nil"/>
              <w:bottom w:val="nil"/>
              <w:right w:val="nil"/>
            </w:tcBorders>
            <w:shd w:val="clear" w:color="auto" w:fill="auto"/>
            <w:noWrap/>
            <w:vAlign w:val="bottom"/>
            <w:hideMark/>
          </w:tcPr>
          <w:p w14:paraId="0B8AC1D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9</w:t>
            </w:r>
          </w:p>
        </w:tc>
        <w:tc>
          <w:tcPr>
            <w:tcW w:w="1379" w:type="dxa"/>
            <w:tcBorders>
              <w:top w:val="nil"/>
              <w:left w:val="nil"/>
              <w:bottom w:val="nil"/>
              <w:right w:val="nil"/>
            </w:tcBorders>
            <w:shd w:val="clear" w:color="auto" w:fill="auto"/>
            <w:noWrap/>
            <w:vAlign w:val="bottom"/>
            <w:hideMark/>
          </w:tcPr>
          <w:p w14:paraId="653A1FE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nil"/>
              <w:right w:val="nil"/>
            </w:tcBorders>
            <w:shd w:val="clear" w:color="auto" w:fill="auto"/>
            <w:noWrap/>
            <w:vAlign w:val="bottom"/>
            <w:hideMark/>
          </w:tcPr>
          <w:p w14:paraId="01E7BF5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60</w:t>
            </w:r>
          </w:p>
        </w:tc>
      </w:tr>
      <w:tr w:rsidR="008A5BA0" w:rsidRPr="008A5BA0" w14:paraId="53EE901E" w14:textId="77777777" w:rsidTr="008A5BA0">
        <w:trPr>
          <w:trHeight w:val="285"/>
        </w:trPr>
        <w:tc>
          <w:tcPr>
            <w:tcW w:w="3660" w:type="dxa"/>
            <w:tcBorders>
              <w:top w:val="nil"/>
              <w:left w:val="nil"/>
              <w:bottom w:val="nil"/>
              <w:right w:val="nil"/>
            </w:tcBorders>
            <w:shd w:val="clear" w:color="auto" w:fill="auto"/>
            <w:noWrap/>
            <w:vAlign w:val="bottom"/>
            <w:hideMark/>
          </w:tcPr>
          <w:p w14:paraId="7D3F08EB" w14:textId="64CB13C5"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ider</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tes Two-spotted</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ider</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te</w:t>
            </w:r>
          </w:p>
        </w:tc>
        <w:tc>
          <w:tcPr>
            <w:tcW w:w="1379" w:type="dxa"/>
            <w:tcBorders>
              <w:top w:val="nil"/>
              <w:left w:val="nil"/>
              <w:bottom w:val="nil"/>
              <w:right w:val="nil"/>
            </w:tcBorders>
            <w:shd w:val="clear" w:color="auto" w:fill="auto"/>
            <w:noWrap/>
            <w:vAlign w:val="bottom"/>
            <w:hideMark/>
          </w:tcPr>
          <w:p w14:paraId="7646299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7CB74AD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1EBE2B9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009AF67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16</w:t>
            </w:r>
          </w:p>
        </w:tc>
      </w:tr>
      <w:tr w:rsidR="008A5BA0" w:rsidRPr="008A5BA0" w14:paraId="72A7DAED" w14:textId="77777777" w:rsidTr="008A5BA0">
        <w:trPr>
          <w:trHeight w:val="285"/>
        </w:trPr>
        <w:tc>
          <w:tcPr>
            <w:tcW w:w="3660" w:type="dxa"/>
            <w:tcBorders>
              <w:top w:val="nil"/>
              <w:left w:val="nil"/>
              <w:bottom w:val="nil"/>
              <w:right w:val="nil"/>
            </w:tcBorders>
            <w:shd w:val="clear" w:color="auto" w:fill="auto"/>
            <w:noWrap/>
            <w:vAlign w:val="bottom"/>
            <w:hideMark/>
          </w:tcPr>
          <w:p w14:paraId="021BBB06" w14:textId="16CB0250"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Target</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7CE2983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6</w:t>
            </w:r>
          </w:p>
        </w:tc>
        <w:tc>
          <w:tcPr>
            <w:tcW w:w="1379" w:type="dxa"/>
            <w:tcBorders>
              <w:top w:val="nil"/>
              <w:left w:val="nil"/>
              <w:bottom w:val="nil"/>
              <w:right w:val="nil"/>
            </w:tcBorders>
            <w:shd w:val="clear" w:color="auto" w:fill="auto"/>
            <w:noWrap/>
            <w:vAlign w:val="bottom"/>
            <w:hideMark/>
          </w:tcPr>
          <w:p w14:paraId="1BF74BC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nil"/>
              <w:right w:val="nil"/>
            </w:tcBorders>
            <w:shd w:val="clear" w:color="auto" w:fill="auto"/>
            <w:noWrap/>
            <w:vAlign w:val="bottom"/>
            <w:hideMark/>
          </w:tcPr>
          <w:p w14:paraId="7924011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7</w:t>
            </w:r>
          </w:p>
        </w:tc>
        <w:tc>
          <w:tcPr>
            <w:tcW w:w="1379" w:type="dxa"/>
            <w:tcBorders>
              <w:top w:val="nil"/>
              <w:left w:val="nil"/>
              <w:bottom w:val="nil"/>
              <w:right w:val="nil"/>
            </w:tcBorders>
            <w:shd w:val="clear" w:color="auto" w:fill="auto"/>
            <w:noWrap/>
            <w:vAlign w:val="bottom"/>
            <w:hideMark/>
          </w:tcPr>
          <w:p w14:paraId="754BA9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9</w:t>
            </w:r>
          </w:p>
        </w:tc>
      </w:tr>
      <w:tr w:rsidR="008A5BA0" w:rsidRPr="008A5BA0" w14:paraId="5188B507" w14:textId="77777777" w:rsidTr="008A5BA0">
        <w:trPr>
          <w:trHeight w:val="285"/>
        </w:trPr>
        <w:tc>
          <w:tcPr>
            <w:tcW w:w="3660" w:type="dxa"/>
            <w:tcBorders>
              <w:top w:val="nil"/>
              <w:left w:val="nil"/>
              <w:bottom w:val="nil"/>
              <w:right w:val="nil"/>
            </w:tcBorders>
            <w:shd w:val="clear" w:color="auto" w:fill="auto"/>
            <w:noWrap/>
            <w:vAlign w:val="bottom"/>
            <w:hideMark/>
          </w:tcPr>
          <w:p w14:paraId="2C86B39B" w14:textId="7D5BC08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Yellow</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url</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Virus</w:t>
            </w:r>
          </w:p>
        </w:tc>
        <w:tc>
          <w:tcPr>
            <w:tcW w:w="1379" w:type="dxa"/>
            <w:tcBorders>
              <w:top w:val="nil"/>
              <w:left w:val="nil"/>
              <w:bottom w:val="nil"/>
              <w:right w:val="nil"/>
            </w:tcBorders>
            <w:shd w:val="clear" w:color="auto" w:fill="auto"/>
            <w:noWrap/>
            <w:vAlign w:val="bottom"/>
            <w:hideMark/>
          </w:tcPr>
          <w:p w14:paraId="46A4FE6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2BF842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83D15B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A76257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28</w:t>
            </w:r>
          </w:p>
        </w:tc>
      </w:tr>
      <w:tr w:rsidR="008A5BA0" w:rsidRPr="008A5BA0" w14:paraId="0AAAFD11" w14:textId="77777777" w:rsidTr="008A5BA0">
        <w:trPr>
          <w:trHeight w:val="285"/>
        </w:trPr>
        <w:tc>
          <w:tcPr>
            <w:tcW w:w="3660" w:type="dxa"/>
            <w:tcBorders>
              <w:top w:val="nil"/>
              <w:left w:val="nil"/>
              <w:bottom w:val="single" w:sz="4" w:space="0" w:color="000000"/>
              <w:right w:val="nil"/>
            </w:tcBorders>
            <w:shd w:val="clear" w:color="auto" w:fill="auto"/>
            <w:noWrap/>
            <w:vAlign w:val="bottom"/>
            <w:hideMark/>
          </w:tcPr>
          <w:p w14:paraId="0495A31D" w14:textId="637F240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osaic</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virus</w:t>
            </w:r>
          </w:p>
        </w:tc>
        <w:tc>
          <w:tcPr>
            <w:tcW w:w="1379" w:type="dxa"/>
            <w:tcBorders>
              <w:top w:val="nil"/>
              <w:left w:val="nil"/>
              <w:bottom w:val="single" w:sz="4" w:space="0" w:color="000000"/>
              <w:right w:val="nil"/>
            </w:tcBorders>
            <w:shd w:val="clear" w:color="auto" w:fill="auto"/>
            <w:noWrap/>
            <w:vAlign w:val="bottom"/>
            <w:hideMark/>
          </w:tcPr>
          <w:p w14:paraId="7B9F53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single" w:sz="4" w:space="0" w:color="000000"/>
              <w:right w:val="nil"/>
            </w:tcBorders>
            <w:shd w:val="clear" w:color="auto" w:fill="auto"/>
            <w:noWrap/>
            <w:vAlign w:val="bottom"/>
            <w:hideMark/>
          </w:tcPr>
          <w:p w14:paraId="2A58BF0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2</w:t>
            </w:r>
          </w:p>
        </w:tc>
        <w:tc>
          <w:tcPr>
            <w:tcW w:w="1379" w:type="dxa"/>
            <w:tcBorders>
              <w:top w:val="nil"/>
              <w:left w:val="nil"/>
              <w:bottom w:val="single" w:sz="4" w:space="0" w:color="000000"/>
              <w:right w:val="nil"/>
            </w:tcBorders>
            <w:shd w:val="clear" w:color="auto" w:fill="auto"/>
            <w:noWrap/>
            <w:vAlign w:val="bottom"/>
            <w:hideMark/>
          </w:tcPr>
          <w:p w14:paraId="29A634F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single" w:sz="4" w:space="0" w:color="000000"/>
              <w:right w:val="nil"/>
            </w:tcBorders>
            <w:shd w:val="clear" w:color="auto" w:fill="auto"/>
            <w:noWrap/>
            <w:vAlign w:val="bottom"/>
            <w:hideMark/>
          </w:tcPr>
          <w:p w14:paraId="684A6F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73</w:t>
            </w:r>
          </w:p>
        </w:tc>
      </w:tr>
    </w:tbl>
    <w:p w14:paraId="5654F8B3" w14:textId="77777777" w:rsidR="001425CD" w:rsidRDefault="001425CD" w:rsidP="001425CD"/>
    <w:p w14:paraId="229F631D" w14:textId="7EC5E77D" w:rsidR="00EC0D91" w:rsidRDefault="00FD732B" w:rsidP="00DA5C2F">
      <w:r>
        <w:rPr>
          <w:noProof/>
        </w:rPr>
        <w:lastRenderedPageBreak/>
        <w:drawing>
          <wp:inline distT="0" distB="0" distL="0" distR="0" wp14:anchorId="1EB7B352" wp14:editId="2FB82CBB">
            <wp:extent cx="5943600" cy="574294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094E9130" w14:textId="08C33D1E" w:rsidR="00FD732B" w:rsidRDefault="00FD732B" w:rsidP="00FD732B">
      <w:pPr>
        <w:jc w:val="center"/>
      </w:pPr>
      <w:r>
        <w:t>FIGURE XI</w:t>
      </w:r>
    </w:p>
    <w:p w14:paraId="4D5F562C" w14:textId="1FFF0777" w:rsidR="00FD732B" w:rsidRDefault="00FD732B" w:rsidP="00DA5C2F">
      <w:r>
        <w:rPr>
          <w:noProof/>
        </w:rPr>
        <w:lastRenderedPageBreak/>
        <w:drawing>
          <wp:inline distT="0" distB="0" distL="0" distR="0" wp14:anchorId="15CE240B" wp14:editId="05AAA699">
            <wp:extent cx="5943600" cy="2835275"/>
            <wp:effectExtent l="0" t="0" r="0" b="3175"/>
            <wp:docPr id="14" name="Picture 14"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severa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835275"/>
                    </a:xfrm>
                    <a:prstGeom prst="rect">
                      <a:avLst/>
                    </a:prstGeom>
                  </pic:spPr>
                </pic:pic>
              </a:graphicData>
            </a:graphic>
          </wp:inline>
        </w:drawing>
      </w:r>
    </w:p>
    <w:p w14:paraId="34306E80" w14:textId="3375107C" w:rsidR="00EC0D91" w:rsidRDefault="00FD732B" w:rsidP="00FD732B">
      <w:pPr>
        <w:jc w:val="center"/>
      </w:pPr>
      <w:r>
        <w:t>FIGURE XII</w:t>
      </w:r>
    </w:p>
    <w:p w14:paraId="32BBB4A5" w14:textId="77777777" w:rsidR="00B53D13" w:rsidRDefault="00B53D13" w:rsidP="00DA5C2F"/>
    <w:p w14:paraId="78D1BA98" w14:textId="7EFC0ECE" w:rsidR="000B48B8" w:rsidRDefault="000B48B8" w:rsidP="00DA5C2F"/>
    <w:p w14:paraId="41206B45" w14:textId="2A73349A" w:rsidR="006453BA" w:rsidRDefault="006453BA" w:rsidP="006F1667"/>
    <w:p w14:paraId="4ADB8131" w14:textId="77777777" w:rsidR="006453BA" w:rsidRDefault="006453BA" w:rsidP="006F1667"/>
    <w:p w14:paraId="1C448BBF" w14:textId="77777777" w:rsidR="00A3101A" w:rsidRPr="00B2231C" w:rsidRDefault="00A3101A" w:rsidP="006F1667">
      <w:pPr>
        <w:rPr>
          <w:color w:val="221E1F"/>
        </w:rPr>
      </w:pPr>
    </w:p>
    <w:p w14:paraId="21E62766" w14:textId="7EC54949" w:rsidR="00E477C6" w:rsidRDefault="00E477C6" w:rsidP="006F1667"/>
    <w:p w14:paraId="13F05768" w14:textId="3F0DCA30" w:rsidR="007A367B" w:rsidRDefault="007A367B" w:rsidP="006F1667"/>
    <w:sectPr w:rsidR="007A367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92F07"/>
    <w:rsid w:val="000B48B8"/>
    <w:rsid w:val="000B4A25"/>
    <w:rsid w:val="000E00E1"/>
    <w:rsid w:val="000F559A"/>
    <w:rsid w:val="000F72BC"/>
    <w:rsid w:val="00115378"/>
    <w:rsid w:val="00120764"/>
    <w:rsid w:val="001425CD"/>
    <w:rsid w:val="0016742D"/>
    <w:rsid w:val="001C1F41"/>
    <w:rsid w:val="002113D9"/>
    <w:rsid w:val="00217545"/>
    <w:rsid w:val="00246C22"/>
    <w:rsid w:val="002569CD"/>
    <w:rsid w:val="00277CDB"/>
    <w:rsid w:val="002A1990"/>
    <w:rsid w:val="002D1240"/>
    <w:rsid w:val="002D778F"/>
    <w:rsid w:val="003608D2"/>
    <w:rsid w:val="003A2846"/>
    <w:rsid w:val="0043763E"/>
    <w:rsid w:val="0044144D"/>
    <w:rsid w:val="00463830"/>
    <w:rsid w:val="00484E9D"/>
    <w:rsid w:val="004A0929"/>
    <w:rsid w:val="004A79CB"/>
    <w:rsid w:val="004B3A02"/>
    <w:rsid w:val="004B44D8"/>
    <w:rsid w:val="00503DAB"/>
    <w:rsid w:val="005C15C1"/>
    <w:rsid w:val="005E64C0"/>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A5BA0"/>
    <w:rsid w:val="008E0BBB"/>
    <w:rsid w:val="008E5F1B"/>
    <w:rsid w:val="008F5720"/>
    <w:rsid w:val="00901BB1"/>
    <w:rsid w:val="00904086"/>
    <w:rsid w:val="0090649A"/>
    <w:rsid w:val="00933EB8"/>
    <w:rsid w:val="009933D9"/>
    <w:rsid w:val="009C11F0"/>
    <w:rsid w:val="00A01BE7"/>
    <w:rsid w:val="00A07F58"/>
    <w:rsid w:val="00A30210"/>
    <w:rsid w:val="00A3101A"/>
    <w:rsid w:val="00A42844"/>
    <w:rsid w:val="00AA2511"/>
    <w:rsid w:val="00AB6B62"/>
    <w:rsid w:val="00AC3E13"/>
    <w:rsid w:val="00AC63AF"/>
    <w:rsid w:val="00AD1540"/>
    <w:rsid w:val="00B074C9"/>
    <w:rsid w:val="00B2231C"/>
    <w:rsid w:val="00B43B16"/>
    <w:rsid w:val="00B53D13"/>
    <w:rsid w:val="00BA0BE8"/>
    <w:rsid w:val="00BB7881"/>
    <w:rsid w:val="00BB79AD"/>
    <w:rsid w:val="00BC4074"/>
    <w:rsid w:val="00BF6F74"/>
    <w:rsid w:val="00C330C4"/>
    <w:rsid w:val="00CE134E"/>
    <w:rsid w:val="00CE53F2"/>
    <w:rsid w:val="00CF61C8"/>
    <w:rsid w:val="00D173C6"/>
    <w:rsid w:val="00D3406A"/>
    <w:rsid w:val="00D55082"/>
    <w:rsid w:val="00DA5C2F"/>
    <w:rsid w:val="00DB77E5"/>
    <w:rsid w:val="00DF074F"/>
    <w:rsid w:val="00E442C7"/>
    <w:rsid w:val="00E477C6"/>
    <w:rsid w:val="00E57832"/>
    <w:rsid w:val="00E7552D"/>
    <w:rsid w:val="00E92C35"/>
    <w:rsid w:val="00E93AD3"/>
    <w:rsid w:val="00EC0D91"/>
    <w:rsid w:val="00EC643A"/>
    <w:rsid w:val="00EE551D"/>
    <w:rsid w:val="00F05956"/>
    <w:rsid w:val="00F5174B"/>
    <w:rsid w:val="00F52A4A"/>
    <w:rsid w:val="00FA10E1"/>
    <w:rsid w:val="00FB6EED"/>
    <w:rsid w:val="00FC2DE0"/>
    <w:rsid w:val="00FD732B"/>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chartTrackingRefBased/>
  <w15:docId w15:val="{EF1DBF20-99DA-48A1-8F24-B3415016C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3</TotalTime>
  <Pages>15</Pages>
  <Words>10579</Words>
  <Characters>60302</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1</cp:revision>
  <dcterms:created xsi:type="dcterms:W3CDTF">2022-05-03T10:10:00Z</dcterms:created>
  <dcterms:modified xsi:type="dcterms:W3CDTF">2022-05-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4C9GyCT"/&gt;&lt;style id="http://www.zotero.org/styles/apa" locale="en-US" hasBibliography="1" bibliographyStyleHasBeenSet="1"/&gt;&lt;prefs&gt;&lt;pref name="fieldType" value="Field"/&gt;&lt;/prefs&gt;&lt;/data&gt;</vt:lpwstr>
  </property>
</Properties>
</file>